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CC74CA" w14:textId="77777777" w:rsidR="000074C0" w:rsidRPr="004D1D19" w:rsidRDefault="000074C0" w:rsidP="000958FD">
      <w:pPr>
        <w:suppressLineNumbers/>
        <w:spacing w:line="480" w:lineRule="auto"/>
        <w:jc w:val="center"/>
        <w:rPr>
          <w:bCs/>
          <w:u w:val="single"/>
        </w:rPr>
      </w:pPr>
      <w:bookmarkStart w:id="0" w:name="_GoBack"/>
      <w:bookmarkEnd w:id="0"/>
      <w:r w:rsidRPr="004D1D19">
        <w:rPr>
          <w:bCs/>
          <w:u w:val="single"/>
        </w:rPr>
        <w:t>Multicentre Post-EV</w:t>
      </w:r>
      <w:r w:rsidR="00734D12" w:rsidRPr="004D1D19">
        <w:rPr>
          <w:bCs/>
          <w:u w:val="single"/>
        </w:rPr>
        <w:t>AR Surveillance Evaluation Study</w:t>
      </w:r>
      <w:r w:rsidRPr="004D1D19">
        <w:rPr>
          <w:bCs/>
          <w:u w:val="single"/>
        </w:rPr>
        <w:t xml:space="preserve"> (EVAR-SCREEN)</w:t>
      </w:r>
    </w:p>
    <w:p w14:paraId="7CA959EC" w14:textId="77777777" w:rsidR="000074C0" w:rsidRPr="004D1D19" w:rsidRDefault="000074C0" w:rsidP="000958FD">
      <w:pPr>
        <w:suppressLineNumbers/>
        <w:spacing w:line="480" w:lineRule="auto"/>
        <w:jc w:val="both"/>
        <w:rPr>
          <w:b/>
          <w:bCs/>
          <w:u w:val="single"/>
        </w:rPr>
      </w:pPr>
    </w:p>
    <w:p w14:paraId="07EBAC32" w14:textId="612F3C19" w:rsidR="000074C0" w:rsidRPr="004D1D19" w:rsidRDefault="00A920CF" w:rsidP="000958FD">
      <w:pPr>
        <w:suppressLineNumbers/>
        <w:spacing w:line="480" w:lineRule="auto"/>
        <w:jc w:val="both"/>
      </w:pPr>
      <w:r w:rsidRPr="004D1D19">
        <w:t xml:space="preserve">Matthew Joe </w:t>
      </w:r>
      <w:proofErr w:type="spellStart"/>
      <w:r w:rsidRPr="004D1D19">
        <w:t>Grima</w:t>
      </w:r>
      <w:proofErr w:type="spellEnd"/>
      <w:r w:rsidRPr="004D1D19">
        <w:t xml:space="preserve"> MRCS MD</w:t>
      </w:r>
      <w:r w:rsidRPr="004D1D19">
        <w:rPr>
          <w:vertAlign w:val="superscript"/>
        </w:rPr>
        <w:t>1</w:t>
      </w:r>
      <w:r w:rsidR="00F901B2" w:rsidRPr="004D1D19">
        <w:rPr>
          <w:vertAlign w:val="superscript"/>
        </w:rPr>
        <w:t>, 2</w:t>
      </w:r>
      <w:r w:rsidRPr="004D1D19">
        <w:rPr>
          <w:vertAlign w:val="superscript"/>
        </w:rPr>
        <w:t xml:space="preserve"> </w:t>
      </w:r>
      <w:r w:rsidRPr="004D1D19">
        <w:t xml:space="preserve">(MJG), </w:t>
      </w:r>
      <w:r w:rsidR="000074C0" w:rsidRPr="004D1D19">
        <w:t xml:space="preserve">Alan </w:t>
      </w:r>
      <w:proofErr w:type="spellStart"/>
      <w:r w:rsidR="000074C0" w:rsidRPr="004D1D19">
        <w:t>Karthikesalingam</w:t>
      </w:r>
      <w:proofErr w:type="spellEnd"/>
      <w:r w:rsidR="003512F7" w:rsidRPr="004D1D19">
        <w:t xml:space="preserve"> </w:t>
      </w:r>
      <w:r w:rsidR="00413C26" w:rsidRPr="004D1D19">
        <w:t>MRCS PhD</w:t>
      </w:r>
      <w:r w:rsidR="008C1338" w:rsidRPr="004D1D19">
        <w:rPr>
          <w:vertAlign w:val="superscript"/>
        </w:rPr>
        <w:t>1</w:t>
      </w:r>
      <w:r w:rsidR="008C1338" w:rsidRPr="004D1D19">
        <w:t xml:space="preserve"> (AK)</w:t>
      </w:r>
      <w:r w:rsidR="000074C0" w:rsidRPr="004D1D19">
        <w:t>,</w:t>
      </w:r>
      <w:r w:rsidRPr="004D1D19">
        <w:t xml:space="preserve"> </w:t>
      </w:r>
      <w:r w:rsidR="00EC06CC" w:rsidRPr="004D1D19">
        <w:t>EVAR-SCREEN Collaborators</w:t>
      </w:r>
      <w:r w:rsidR="000C4E9D" w:rsidRPr="004D1D19">
        <w:t>*</w:t>
      </w:r>
      <w:r w:rsidR="00F433C1" w:rsidRPr="004D1D19">
        <w:t>, Peter</w:t>
      </w:r>
      <w:r w:rsidR="008C1338" w:rsidRPr="004D1D19">
        <w:t xml:space="preserve"> J</w:t>
      </w:r>
      <w:r w:rsidR="00F433C1" w:rsidRPr="004D1D19">
        <w:t xml:space="preserve"> Holt</w:t>
      </w:r>
      <w:r w:rsidR="00413C26" w:rsidRPr="004D1D19">
        <w:t xml:space="preserve"> FRCS PhD</w:t>
      </w:r>
      <w:r w:rsidR="008C1338" w:rsidRPr="004D1D19">
        <w:rPr>
          <w:vertAlign w:val="superscript"/>
        </w:rPr>
        <w:t>1</w:t>
      </w:r>
      <w:r w:rsidR="008C1338" w:rsidRPr="004D1D19">
        <w:t xml:space="preserve"> (PH)</w:t>
      </w:r>
    </w:p>
    <w:p w14:paraId="45FA19D5" w14:textId="77777777" w:rsidR="00AA1C04" w:rsidRPr="004D1D19" w:rsidRDefault="00AA1C04" w:rsidP="000958FD">
      <w:pPr>
        <w:suppressLineNumbers/>
        <w:spacing w:line="480" w:lineRule="auto"/>
        <w:jc w:val="both"/>
      </w:pPr>
    </w:p>
    <w:p w14:paraId="26BDEDA0" w14:textId="3E3E6317" w:rsidR="00AA1C04" w:rsidRPr="004D1D19" w:rsidRDefault="008C1338" w:rsidP="000958FD">
      <w:pPr>
        <w:suppressLineNumbers/>
        <w:spacing w:line="480" w:lineRule="auto"/>
        <w:jc w:val="both"/>
      </w:pPr>
      <w:r w:rsidRPr="004D1D19">
        <w:t>Institution</w:t>
      </w:r>
      <w:r w:rsidR="00A920CF" w:rsidRPr="004D1D19">
        <w:t>s</w:t>
      </w:r>
      <w:r w:rsidRPr="004D1D19">
        <w:t xml:space="preserve">: </w:t>
      </w:r>
    </w:p>
    <w:p w14:paraId="705F1307" w14:textId="38AD68EA" w:rsidR="00AA1C04" w:rsidRPr="004D1D19" w:rsidRDefault="008C1338" w:rsidP="000958FD">
      <w:pPr>
        <w:suppressLineNumbers/>
        <w:spacing w:line="480" w:lineRule="auto"/>
        <w:jc w:val="both"/>
      </w:pPr>
      <w:r w:rsidRPr="004D1D19">
        <w:t>1 St George’s Vascular Institute</w:t>
      </w:r>
      <w:r w:rsidR="00A920CF" w:rsidRPr="004D1D19">
        <w:t xml:space="preserve">, </w:t>
      </w:r>
      <w:r w:rsidR="00FF1281">
        <w:t>St George’s University Hospital NHS Foundation Trust, London, UK</w:t>
      </w:r>
    </w:p>
    <w:p w14:paraId="155868B5" w14:textId="05EA47E8" w:rsidR="00A920CF" w:rsidRPr="004D1D19" w:rsidRDefault="00A920CF" w:rsidP="000958FD">
      <w:pPr>
        <w:suppressLineNumbers/>
        <w:spacing w:line="480" w:lineRule="auto"/>
        <w:jc w:val="both"/>
      </w:pPr>
      <w:r w:rsidRPr="004D1D19">
        <w:t xml:space="preserve">2 </w:t>
      </w:r>
      <w:r w:rsidR="00FF1281">
        <w:t xml:space="preserve">Molecular and Clinical Sciences Research Institute, </w:t>
      </w:r>
      <w:r w:rsidRPr="004D1D19">
        <w:t>St George’s</w:t>
      </w:r>
      <w:r w:rsidR="00FF1281">
        <w:t>,</w:t>
      </w:r>
      <w:r w:rsidRPr="004D1D19">
        <w:t xml:space="preserve"> University of London,</w:t>
      </w:r>
      <w:r w:rsidR="00C07102" w:rsidRPr="004D1D19">
        <w:t xml:space="preserve"> London,</w:t>
      </w:r>
      <w:r w:rsidRPr="004D1D19">
        <w:t xml:space="preserve"> UK</w:t>
      </w:r>
    </w:p>
    <w:p w14:paraId="3BE3458F" w14:textId="77777777" w:rsidR="0008537D" w:rsidRPr="004D1D19" w:rsidRDefault="0008537D" w:rsidP="000958FD">
      <w:pPr>
        <w:suppressLineNumbers/>
        <w:spacing w:line="480" w:lineRule="auto"/>
        <w:jc w:val="both"/>
      </w:pPr>
    </w:p>
    <w:p w14:paraId="7D50E105" w14:textId="75E9C743" w:rsidR="000074C0" w:rsidRPr="004D1D19" w:rsidRDefault="000074C0" w:rsidP="000958FD">
      <w:pPr>
        <w:suppressLineNumbers/>
        <w:spacing w:line="480" w:lineRule="auto"/>
        <w:jc w:val="both"/>
      </w:pPr>
      <w:r w:rsidRPr="004D1D19">
        <w:t xml:space="preserve">Corresponding author:  </w:t>
      </w:r>
      <w:r w:rsidRPr="004D1D19">
        <w:tab/>
      </w:r>
      <w:r w:rsidR="0008537D" w:rsidRPr="004D1D19">
        <w:t>Mr.</w:t>
      </w:r>
      <w:r w:rsidRPr="004D1D19">
        <w:t xml:space="preserve"> </w:t>
      </w:r>
      <w:r w:rsidR="00A920CF" w:rsidRPr="004D1D19">
        <w:t xml:space="preserve">Matthew Joe </w:t>
      </w:r>
      <w:proofErr w:type="spellStart"/>
      <w:r w:rsidR="00A920CF" w:rsidRPr="004D1D19">
        <w:t>Grima</w:t>
      </w:r>
      <w:proofErr w:type="spellEnd"/>
    </w:p>
    <w:p w14:paraId="22D571EE" w14:textId="495BFBA7" w:rsidR="000074C0" w:rsidRPr="004D1D19" w:rsidRDefault="000074C0" w:rsidP="000958FD">
      <w:pPr>
        <w:suppressLineNumbers/>
        <w:spacing w:line="480" w:lineRule="auto"/>
        <w:ind w:firstLine="720"/>
        <w:jc w:val="both"/>
      </w:pPr>
      <w:r w:rsidRPr="004D1D19">
        <w:tab/>
      </w:r>
      <w:r w:rsidRPr="004D1D19">
        <w:tab/>
      </w:r>
      <w:r w:rsidRPr="004D1D19">
        <w:tab/>
      </w:r>
      <w:r w:rsidR="00A920CF" w:rsidRPr="004D1D19">
        <w:t>Saint George’s</w:t>
      </w:r>
      <w:r w:rsidR="00FF1281">
        <w:t>,</w:t>
      </w:r>
      <w:r w:rsidR="00A920CF" w:rsidRPr="004D1D19">
        <w:t xml:space="preserve"> University of London</w:t>
      </w:r>
      <w:r w:rsidRPr="004D1D19">
        <w:t>,</w:t>
      </w:r>
    </w:p>
    <w:p w14:paraId="73E52DDF" w14:textId="1A130DCD" w:rsidR="00A920CF" w:rsidRPr="004D1D19" w:rsidRDefault="00A920CF" w:rsidP="000958FD">
      <w:pPr>
        <w:suppressLineNumbers/>
        <w:spacing w:line="480" w:lineRule="auto"/>
        <w:jc w:val="both"/>
      </w:pPr>
      <w:r w:rsidRPr="004D1D19">
        <w:tab/>
      </w:r>
      <w:r w:rsidRPr="004D1D19">
        <w:tab/>
      </w:r>
      <w:r w:rsidRPr="004D1D19">
        <w:tab/>
      </w:r>
      <w:r w:rsidRPr="004D1D19">
        <w:tab/>
      </w:r>
      <w:r w:rsidR="00FF1281">
        <w:t>Molecular and Clinical Sciences</w:t>
      </w:r>
      <w:r w:rsidRPr="004D1D19">
        <w:t xml:space="preserve"> </w:t>
      </w:r>
      <w:r w:rsidR="00FF1281">
        <w:t>Research Institute</w:t>
      </w:r>
    </w:p>
    <w:p w14:paraId="5A29E39E" w14:textId="77777777" w:rsidR="00A920CF" w:rsidRPr="004D1D19" w:rsidRDefault="00A920CF" w:rsidP="000958FD">
      <w:pPr>
        <w:suppressLineNumbers/>
        <w:spacing w:line="480" w:lineRule="auto"/>
        <w:jc w:val="both"/>
      </w:pPr>
      <w:r w:rsidRPr="004D1D19">
        <w:tab/>
      </w:r>
      <w:r w:rsidRPr="004D1D19">
        <w:tab/>
      </w:r>
      <w:r w:rsidRPr="004D1D19">
        <w:tab/>
      </w:r>
      <w:r w:rsidRPr="004D1D19">
        <w:tab/>
        <w:t>Jenner Wing</w:t>
      </w:r>
    </w:p>
    <w:p w14:paraId="71808DB3" w14:textId="39EA5D30" w:rsidR="000074C0" w:rsidRPr="004D1D19" w:rsidRDefault="00A920CF" w:rsidP="000958FD">
      <w:pPr>
        <w:suppressLineNumbers/>
        <w:spacing w:line="480" w:lineRule="auto"/>
        <w:jc w:val="both"/>
      </w:pPr>
      <w:r w:rsidRPr="004D1D19">
        <w:tab/>
      </w:r>
      <w:r w:rsidRPr="004D1D19">
        <w:tab/>
      </w:r>
      <w:r w:rsidRPr="004D1D19">
        <w:tab/>
      </w:r>
      <w:r w:rsidRPr="004D1D19">
        <w:tab/>
        <w:t xml:space="preserve">Ground floor, Corridor 10, </w:t>
      </w:r>
      <w:r w:rsidR="000074C0" w:rsidRPr="004D1D19">
        <w:t>Room 0.231</w:t>
      </w:r>
    </w:p>
    <w:p w14:paraId="35401CF7" w14:textId="77777777" w:rsidR="00A920CF" w:rsidRPr="004D1D19" w:rsidRDefault="000074C0" w:rsidP="000958FD">
      <w:pPr>
        <w:suppressLineNumbers/>
        <w:spacing w:line="480" w:lineRule="auto"/>
        <w:jc w:val="both"/>
      </w:pPr>
      <w:r w:rsidRPr="004D1D19">
        <w:tab/>
      </w:r>
      <w:r w:rsidRPr="004D1D19">
        <w:tab/>
      </w:r>
      <w:r w:rsidRPr="004D1D19">
        <w:tab/>
      </w:r>
      <w:r w:rsidRPr="004D1D19">
        <w:tab/>
        <w:t>Cranmer</w:t>
      </w:r>
      <w:r w:rsidR="00A920CF" w:rsidRPr="004D1D19">
        <w:t xml:space="preserve"> Terrace</w:t>
      </w:r>
      <w:r w:rsidRPr="004D1D19">
        <w:t xml:space="preserve"> </w:t>
      </w:r>
    </w:p>
    <w:p w14:paraId="0C4795E2" w14:textId="77A3F749" w:rsidR="00AA1C04" w:rsidRPr="004D1D19" w:rsidRDefault="000074C0" w:rsidP="000958FD">
      <w:pPr>
        <w:suppressLineNumbers/>
        <w:spacing w:line="480" w:lineRule="auto"/>
        <w:ind w:left="2160" w:firstLine="720"/>
        <w:jc w:val="both"/>
      </w:pPr>
      <w:r w:rsidRPr="004D1D19">
        <w:t>London SW17 0RE, UK</w:t>
      </w:r>
    </w:p>
    <w:p w14:paraId="64B41C14" w14:textId="77777777" w:rsidR="00CB2B9D" w:rsidRPr="004D1D19" w:rsidRDefault="00CB2B9D" w:rsidP="000958FD">
      <w:pPr>
        <w:suppressLineNumbers/>
        <w:spacing w:line="480" w:lineRule="auto"/>
        <w:jc w:val="both"/>
      </w:pPr>
    </w:p>
    <w:p w14:paraId="1B4BA0BB" w14:textId="77777777" w:rsidR="000074C0" w:rsidRPr="004D1D19" w:rsidRDefault="000074C0" w:rsidP="000958FD">
      <w:pPr>
        <w:suppressLineNumbers/>
        <w:spacing w:line="480" w:lineRule="auto"/>
        <w:jc w:val="both"/>
      </w:pPr>
      <w:r w:rsidRPr="004D1D19">
        <w:t>Telephone Number:</w:t>
      </w:r>
      <w:r w:rsidRPr="004D1D19">
        <w:tab/>
      </w:r>
      <w:r w:rsidRPr="004D1D19">
        <w:tab/>
        <w:t>0044 (0)20 8226 6426</w:t>
      </w:r>
    </w:p>
    <w:p w14:paraId="3F61F030" w14:textId="77777777" w:rsidR="000074C0" w:rsidRPr="004D1D19" w:rsidRDefault="000074C0" w:rsidP="000958FD">
      <w:pPr>
        <w:suppressLineNumbers/>
        <w:spacing w:line="480" w:lineRule="auto"/>
        <w:jc w:val="both"/>
      </w:pPr>
      <w:r w:rsidRPr="004D1D19">
        <w:t>Fax Number:</w:t>
      </w:r>
      <w:r w:rsidRPr="004D1D19">
        <w:tab/>
      </w:r>
      <w:r w:rsidRPr="004D1D19">
        <w:tab/>
      </w:r>
      <w:r w:rsidRPr="004D1D19">
        <w:tab/>
        <w:t>0044 (0)20 8725 3495</w:t>
      </w:r>
    </w:p>
    <w:p w14:paraId="0D1F8415" w14:textId="558F4331" w:rsidR="000074C0" w:rsidRPr="004D1D19" w:rsidRDefault="000074C0" w:rsidP="000958FD">
      <w:pPr>
        <w:suppressLineNumbers/>
        <w:spacing w:line="480" w:lineRule="auto"/>
        <w:jc w:val="both"/>
      </w:pPr>
      <w:r w:rsidRPr="004D1D19">
        <w:t xml:space="preserve">E-mail: </w:t>
      </w:r>
      <w:r w:rsidRPr="004D1D19">
        <w:tab/>
      </w:r>
      <w:r w:rsidRPr="004D1D19">
        <w:tab/>
      </w:r>
      <w:r w:rsidRPr="004D1D19">
        <w:tab/>
      </w:r>
      <w:r w:rsidR="00084CD9" w:rsidRPr="00AF56F6">
        <w:t>matthewjoe.grima@gmail.com</w:t>
      </w:r>
    </w:p>
    <w:p w14:paraId="63161447" w14:textId="0887C653" w:rsidR="00084CD9" w:rsidRPr="004D1D19" w:rsidRDefault="00084CD9" w:rsidP="000958FD">
      <w:pPr>
        <w:suppressLineNumbers/>
        <w:spacing w:line="480" w:lineRule="auto"/>
        <w:jc w:val="both"/>
      </w:pPr>
      <w:r w:rsidRPr="004D1D19">
        <w:t>Twitter: @</w:t>
      </w:r>
      <w:proofErr w:type="spellStart"/>
      <w:r w:rsidRPr="004D1D19">
        <w:t>MJ_Grima</w:t>
      </w:r>
      <w:proofErr w:type="spellEnd"/>
    </w:p>
    <w:p w14:paraId="0D1AC04C" w14:textId="77777777" w:rsidR="000C4E9D" w:rsidRPr="004D1D19" w:rsidRDefault="000C4E9D" w:rsidP="000958FD">
      <w:pPr>
        <w:suppressLineNumbers/>
        <w:spacing w:line="480" w:lineRule="auto"/>
        <w:jc w:val="both"/>
      </w:pPr>
    </w:p>
    <w:p w14:paraId="0D0E99FA" w14:textId="77777777" w:rsidR="003269F8" w:rsidRPr="004D1D19" w:rsidRDefault="003269F8" w:rsidP="000958FD">
      <w:pPr>
        <w:suppressLineNumbers/>
        <w:spacing w:line="480" w:lineRule="auto"/>
        <w:jc w:val="both"/>
      </w:pPr>
    </w:p>
    <w:p w14:paraId="0F07AC34" w14:textId="63D16400" w:rsidR="00DE6A0B" w:rsidRPr="004D1D19" w:rsidRDefault="000C4E9D" w:rsidP="000958FD">
      <w:pPr>
        <w:suppressLineNumbers/>
        <w:spacing w:line="480" w:lineRule="auto"/>
        <w:jc w:val="both"/>
      </w:pPr>
      <w:r w:rsidRPr="004D1D19">
        <w:lastRenderedPageBreak/>
        <w:t xml:space="preserve">* </w:t>
      </w:r>
      <w:r w:rsidR="00F433C1" w:rsidRPr="004D1D19">
        <w:t xml:space="preserve"> Daniele Kerr</w:t>
      </w:r>
      <w:r w:rsidR="006054E7" w:rsidRPr="004D1D19">
        <w:t xml:space="preserve"> and </w:t>
      </w:r>
      <w:r w:rsidR="000D1C6C" w:rsidRPr="004D1D19">
        <w:t xml:space="preserve">Ian </w:t>
      </w:r>
      <w:proofErr w:type="spellStart"/>
      <w:r w:rsidR="000D1C6C" w:rsidRPr="004D1D19">
        <w:t>Chetter</w:t>
      </w:r>
      <w:proofErr w:type="spellEnd"/>
      <w:r w:rsidR="000D1C6C" w:rsidRPr="004D1D19">
        <w:t xml:space="preserve"> (Hull and East Yorkshire Hospitals NHS Tr</w:t>
      </w:r>
      <w:r w:rsidR="006054E7" w:rsidRPr="004D1D19">
        <w:t xml:space="preserve">ust), Seamus Harrison and </w:t>
      </w:r>
      <w:r w:rsidR="000D1C6C" w:rsidRPr="004D1D19">
        <w:t>Rob Sayers (Leicester Royal Infirmary),</w:t>
      </w:r>
      <w:r w:rsidR="00BA5362" w:rsidRPr="004D1D19">
        <w:t xml:space="preserve"> </w:t>
      </w:r>
      <w:r w:rsidR="003269F8" w:rsidRPr="004D1D19">
        <w:t xml:space="preserve">Iain Roy and </w:t>
      </w:r>
      <w:r w:rsidR="000D1C6C" w:rsidRPr="004D1D19">
        <w:t xml:space="preserve">Srinivasa </w:t>
      </w:r>
      <w:r w:rsidR="00A03ACB" w:rsidRPr="004D1D19">
        <w:t xml:space="preserve">Rao </w:t>
      </w:r>
      <w:proofErr w:type="spellStart"/>
      <w:r w:rsidR="00F433C1" w:rsidRPr="004D1D19">
        <w:t>Vallabhaneni</w:t>
      </w:r>
      <w:proofErr w:type="spellEnd"/>
      <w:r w:rsidR="000D1C6C" w:rsidRPr="004D1D19">
        <w:t xml:space="preserve"> (Liverpool V</w:t>
      </w:r>
      <w:r w:rsidR="006054E7" w:rsidRPr="004D1D19">
        <w:t>ascular &amp; Endovascular Service),</w:t>
      </w:r>
      <w:r w:rsidR="00F433C1" w:rsidRPr="004D1D19">
        <w:t xml:space="preserve"> </w:t>
      </w:r>
      <w:r w:rsidR="003269F8" w:rsidRPr="004D1D19">
        <w:t xml:space="preserve">Pang Dominic and Paul </w:t>
      </w:r>
      <w:proofErr w:type="spellStart"/>
      <w:r w:rsidR="003269F8" w:rsidRPr="004D1D19">
        <w:t>Bachoo</w:t>
      </w:r>
      <w:proofErr w:type="spellEnd"/>
      <w:r w:rsidR="003269F8" w:rsidRPr="004D1D19">
        <w:t xml:space="preserve"> (NHS Grampian), John Griffin and David Lewis (NHS Lothian), John Hardman, Ahmed </w:t>
      </w:r>
      <w:proofErr w:type="spellStart"/>
      <w:r w:rsidR="003269F8" w:rsidRPr="004D1D19">
        <w:t>Rihan</w:t>
      </w:r>
      <w:proofErr w:type="spellEnd"/>
      <w:r w:rsidR="003269F8" w:rsidRPr="004D1D19">
        <w:t xml:space="preserve">, and Marcus Brooks (North Bristol NHS Trust), Ken Woodburn (Royal Cornwall Hospitals NHS Trust), Dean Godfrey and Ian </w:t>
      </w:r>
      <w:proofErr w:type="spellStart"/>
      <w:r w:rsidR="003269F8" w:rsidRPr="004D1D19">
        <w:t>Nordon</w:t>
      </w:r>
      <w:proofErr w:type="spellEnd"/>
      <w:r w:rsidR="003269F8" w:rsidRPr="004D1D19">
        <w:t xml:space="preserve"> (Southampton General Hospital), Alberto Vidal-Diez, </w:t>
      </w:r>
      <w:r w:rsidR="00FF1281">
        <w:t xml:space="preserve">Kate Stenson, </w:t>
      </w:r>
      <w:r w:rsidR="003269F8" w:rsidRPr="004D1D19">
        <w:t xml:space="preserve">Sandeep Bahia, Benjamin Patterson, Dare </w:t>
      </w:r>
      <w:proofErr w:type="spellStart"/>
      <w:r w:rsidR="003269F8" w:rsidRPr="004D1D19">
        <w:t>Oladokun</w:t>
      </w:r>
      <w:proofErr w:type="spellEnd"/>
      <w:r w:rsidR="003269F8" w:rsidRPr="004D1D19">
        <w:t xml:space="preserve">, </w:t>
      </w:r>
      <w:proofErr w:type="spellStart"/>
      <w:r w:rsidR="00643BAD" w:rsidRPr="004D1D19">
        <w:t>Jorg</w:t>
      </w:r>
      <w:proofErr w:type="spellEnd"/>
      <w:r w:rsidR="00643BAD" w:rsidRPr="004D1D19">
        <w:t xml:space="preserve"> De Bruin, </w:t>
      </w:r>
      <w:r w:rsidR="003269F8" w:rsidRPr="004D1D19">
        <w:t xml:space="preserve">Ian Loftus and Matt M Thompson (St George’s Vascular Institute), </w:t>
      </w:r>
      <w:r w:rsidR="00F433C1" w:rsidRPr="004D1D19">
        <w:t>Chris Lowe, Mo</w:t>
      </w:r>
      <w:r w:rsidR="006054E7" w:rsidRPr="004D1D19">
        <w:t xml:space="preserve">hammed Ashrafi, Jonathan Ghosh and </w:t>
      </w:r>
      <w:r w:rsidR="00F433C1" w:rsidRPr="004D1D19">
        <w:t>Ray</w:t>
      </w:r>
      <w:r w:rsidR="006054E7" w:rsidRPr="004D1D19">
        <w:t>mond</w:t>
      </w:r>
      <w:r w:rsidR="00F433C1" w:rsidRPr="004D1D19">
        <w:t xml:space="preserve"> Ash</w:t>
      </w:r>
      <w:r w:rsidR="000D1C6C" w:rsidRPr="004D1D19">
        <w:t>leigh</w:t>
      </w:r>
      <w:r w:rsidR="00F433C1" w:rsidRPr="004D1D19">
        <w:t xml:space="preserve"> </w:t>
      </w:r>
      <w:r w:rsidR="000D1C6C" w:rsidRPr="004D1D19">
        <w:t>(University Hospital</w:t>
      </w:r>
      <w:r w:rsidR="006054E7" w:rsidRPr="004D1D19">
        <w:t xml:space="preserve"> of</w:t>
      </w:r>
      <w:r w:rsidR="000D1C6C" w:rsidRPr="004D1D19">
        <w:t xml:space="preserve"> South Manchester), </w:t>
      </w:r>
    </w:p>
    <w:p w14:paraId="6D89E60C" w14:textId="77777777" w:rsidR="008C1338" w:rsidRPr="004D1D19" w:rsidRDefault="008C1338" w:rsidP="000958FD">
      <w:pPr>
        <w:suppressLineNumbers/>
        <w:spacing w:line="480" w:lineRule="auto"/>
        <w:jc w:val="both"/>
      </w:pPr>
    </w:p>
    <w:p w14:paraId="5DC5A82B" w14:textId="390D87EB" w:rsidR="00A920CF" w:rsidRPr="004D1D19" w:rsidRDefault="00CE6102" w:rsidP="000958FD">
      <w:pPr>
        <w:suppressLineNumbers/>
        <w:spacing w:line="480" w:lineRule="auto"/>
        <w:jc w:val="both"/>
      </w:pPr>
      <w:r w:rsidRPr="004D1D19">
        <w:rPr>
          <w:b/>
        </w:rPr>
        <w:t>Keywords:</w:t>
      </w:r>
      <w:r w:rsidRPr="004D1D19">
        <w:t xml:space="preserve"> </w:t>
      </w:r>
      <w:r w:rsidRPr="004D1D19">
        <w:rPr>
          <w:rFonts w:eastAsia="Times New Roman"/>
        </w:rPr>
        <w:t>aortic aneurysm, abdominal; endovascular procedures; stents; epidemiology</w:t>
      </w:r>
    </w:p>
    <w:p w14:paraId="108AE830" w14:textId="77777777" w:rsidR="00413C26" w:rsidRPr="004D1D19" w:rsidRDefault="00413C26" w:rsidP="000958FD">
      <w:pPr>
        <w:suppressLineNumbers/>
        <w:spacing w:line="480" w:lineRule="auto"/>
        <w:jc w:val="both"/>
        <w:rPr>
          <w:rFonts w:eastAsia="Times New Roman"/>
        </w:rPr>
      </w:pPr>
    </w:p>
    <w:p w14:paraId="481A8F2D" w14:textId="6579A580" w:rsidR="00413C26" w:rsidRPr="004D1D19" w:rsidRDefault="00F901B2" w:rsidP="000958FD">
      <w:pPr>
        <w:suppressLineNumbers/>
        <w:spacing w:line="480" w:lineRule="auto"/>
        <w:jc w:val="both"/>
        <w:rPr>
          <w:rFonts w:eastAsia="Times New Roman"/>
        </w:rPr>
      </w:pPr>
      <w:r w:rsidRPr="004D1D19">
        <w:rPr>
          <w:rFonts w:eastAsia="Times New Roman"/>
        </w:rPr>
        <w:t>Word</w:t>
      </w:r>
      <w:r w:rsidR="00413C26" w:rsidRPr="004D1D19">
        <w:rPr>
          <w:rFonts w:eastAsia="Times New Roman"/>
        </w:rPr>
        <w:t xml:space="preserve"> count: </w:t>
      </w:r>
      <w:r w:rsidR="009E6DD1">
        <w:rPr>
          <w:rFonts w:eastAsia="Times New Roman"/>
        </w:rPr>
        <w:t>3</w:t>
      </w:r>
      <w:r w:rsidR="00BB742C">
        <w:rPr>
          <w:rFonts w:eastAsia="Times New Roman"/>
        </w:rPr>
        <w:t>5</w:t>
      </w:r>
      <w:r w:rsidR="00EF22A6">
        <w:rPr>
          <w:rFonts w:eastAsia="Times New Roman"/>
        </w:rPr>
        <w:t>62</w:t>
      </w:r>
    </w:p>
    <w:p w14:paraId="3012E0F1" w14:textId="77777777" w:rsidR="00E73587" w:rsidRPr="004D1D19" w:rsidRDefault="00E73587" w:rsidP="000958FD">
      <w:pPr>
        <w:suppressLineNumbers/>
        <w:spacing w:line="480" w:lineRule="auto"/>
        <w:jc w:val="both"/>
        <w:rPr>
          <w:rFonts w:eastAsia="Times New Roman"/>
        </w:rPr>
      </w:pPr>
    </w:p>
    <w:p w14:paraId="525F2BC7" w14:textId="4923CCE5" w:rsidR="00E73587" w:rsidRPr="004D1D19" w:rsidRDefault="00E73587" w:rsidP="000958FD">
      <w:pPr>
        <w:suppressLineNumbers/>
        <w:spacing w:line="480" w:lineRule="auto"/>
        <w:jc w:val="both"/>
        <w:rPr>
          <w:rFonts w:eastAsia="Times New Roman"/>
        </w:rPr>
      </w:pPr>
      <w:r w:rsidRPr="004D1D19">
        <w:rPr>
          <w:rFonts w:eastAsia="Times New Roman"/>
        </w:rPr>
        <w:t>Conflict of Interest: None</w:t>
      </w:r>
    </w:p>
    <w:p w14:paraId="45DA7451" w14:textId="77777777" w:rsidR="003819EC" w:rsidRPr="004D1D19" w:rsidRDefault="003819EC" w:rsidP="000958FD">
      <w:pPr>
        <w:suppressLineNumbers/>
        <w:spacing w:line="480" w:lineRule="auto"/>
        <w:jc w:val="both"/>
        <w:rPr>
          <w:rFonts w:eastAsia="Times New Roman"/>
        </w:rPr>
      </w:pPr>
    </w:p>
    <w:p w14:paraId="62B401FD" w14:textId="55CAFD94" w:rsidR="003819EC" w:rsidRPr="000958FD" w:rsidRDefault="003819EC" w:rsidP="000958FD">
      <w:pPr>
        <w:suppressLineNumbers/>
        <w:autoSpaceDE w:val="0"/>
        <w:autoSpaceDN w:val="0"/>
        <w:adjustRightInd w:val="0"/>
        <w:spacing w:line="480" w:lineRule="auto"/>
        <w:jc w:val="both"/>
        <w:rPr>
          <w:bCs/>
        </w:rPr>
      </w:pPr>
      <w:r w:rsidRPr="004D1D19">
        <w:rPr>
          <w:rFonts w:eastAsia="Times New Roman"/>
        </w:rPr>
        <w:t xml:space="preserve">Funding: </w:t>
      </w:r>
      <w:r w:rsidRPr="004D1D19">
        <w:rPr>
          <w:bCs/>
        </w:rPr>
        <w:t xml:space="preserve">Circulation Foundation Surgeon Scientist Award (to Alan </w:t>
      </w:r>
      <w:proofErr w:type="spellStart"/>
      <w:r w:rsidRPr="004D1D19">
        <w:rPr>
          <w:bCs/>
        </w:rPr>
        <w:t>Karthikesalingam</w:t>
      </w:r>
      <w:proofErr w:type="spellEnd"/>
      <w:r w:rsidRPr="004D1D19">
        <w:rPr>
          <w:bCs/>
        </w:rPr>
        <w:t xml:space="preserve">). </w:t>
      </w:r>
      <w:r w:rsidRPr="004D1D19">
        <w:t>Peter J Holt is a Clinician Scientist supported financially by the National Institute for Health Research (NIHR) (NIHR-CS-011-008). The NIHR had no role in study design, data collection and analysis, decision to publish, or preparation of the manuscript.</w:t>
      </w:r>
      <w:r w:rsidRPr="004D1D19" w:rsidDel="00E26086">
        <w:rPr>
          <w:bCs/>
        </w:rPr>
        <w:t xml:space="preserve"> </w:t>
      </w:r>
      <w:r w:rsidRPr="004D1D19">
        <w:t>The views expressed are those of the author(s) and not necessarily those of the NHS, the NIHR or the Department of Health.</w:t>
      </w:r>
      <w:r w:rsidRPr="004D1D19">
        <w:rPr>
          <w:bCs/>
        </w:rPr>
        <w:t xml:space="preserve"> </w:t>
      </w:r>
    </w:p>
    <w:p w14:paraId="0614688A" w14:textId="3354D163" w:rsidR="00F901B2" w:rsidRPr="004D1D19" w:rsidRDefault="00F901B2" w:rsidP="000958FD">
      <w:pPr>
        <w:suppressLineNumbers/>
        <w:spacing w:line="480" w:lineRule="auto"/>
      </w:pPr>
      <w:r w:rsidRPr="004D1D19">
        <w:br w:type="page"/>
      </w:r>
    </w:p>
    <w:p w14:paraId="57F18A85" w14:textId="6519B534" w:rsidR="00F901B2" w:rsidRPr="004D1D19" w:rsidRDefault="00F901B2" w:rsidP="000958FD">
      <w:pPr>
        <w:spacing w:line="480" w:lineRule="auto"/>
        <w:rPr>
          <w:b/>
        </w:rPr>
      </w:pPr>
      <w:r w:rsidRPr="004D1D19">
        <w:rPr>
          <w:b/>
        </w:rPr>
        <w:lastRenderedPageBreak/>
        <w:t>What this paper adds</w:t>
      </w:r>
    </w:p>
    <w:p w14:paraId="6C217135" w14:textId="77777777" w:rsidR="00F901B2" w:rsidRPr="004D1D19" w:rsidRDefault="00F901B2" w:rsidP="004D1D19">
      <w:pPr>
        <w:spacing w:line="480" w:lineRule="auto"/>
        <w:jc w:val="both"/>
      </w:pPr>
    </w:p>
    <w:p w14:paraId="01EEE6C4" w14:textId="469FC9A0" w:rsidR="00AA1C04" w:rsidRDefault="00F901B2" w:rsidP="004D1D19">
      <w:pPr>
        <w:spacing w:line="480" w:lineRule="auto"/>
      </w:pPr>
      <w:r w:rsidRPr="004D1D19">
        <w:t xml:space="preserve">Concern has been raised regarding the durability of Endovascular Aneurysm Repair </w:t>
      </w:r>
      <w:r w:rsidR="00FC1364" w:rsidRPr="004D1D19">
        <w:t xml:space="preserve">(EVAR) </w:t>
      </w:r>
      <w:r w:rsidRPr="004D1D19">
        <w:t xml:space="preserve">and lifelong surveillance is therefore considered mandatory. NICE and NIHR Health Technology Appraisals have deemed EVAR surveillance a national priority for research, but a number of single-centre reports are emerging to suggest that patients' compliance with EVAR surveillance programmes is poor. There are no nationally-representative or multi centre data to describe this phenomenon, or its impact on patient outcome, in the </w:t>
      </w:r>
      <w:r w:rsidR="00015DDB" w:rsidRPr="004D1D19">
        <w:t>United Kingdom (</w:t>
      </w:r>
      <w:r w:rsidRPr="004D1D19">
        <w:t>UK</w:t>
      </w:r>
      <w:r w:rsidR="00015DDB" w:rsidRPr="004D1D19">
        <w:t>)</w:t>
      </w:r>
      <w:r w:rsidRPr="004D1D19">
        <w:t>. The study showed that a substantial proportion of patients were non-compliant with surveillance after EVAR in the UK</w:t>
      </w:r>
      <w:r w:rsidR="00E347BD">
        <w:t xml:space="preserve">. </w:t>
      </w:r>
      <w:r w:rsidR="007D42DB">
        <w:t>Furthermore</w:t>
      </w:r>
      <w:r w:rsidRPr="004D1D19">
        <w:t xml:space="preserve"> considerable variation</w:t>
      </w:r>
      <w:r w:rsidR="00E347BD">
        <w:t xml:space="preserve"> in compliance rates</w:t>
      </w:r>
      <w:r w:rsidRPr="004D1D19">
        <w:t xml:space="preserve"> between </w:t>
      </w:r>
      <w:r w:rsidR="00E347BD">
        <w:t xml:space="preserve">the vascular </w:t>
      </w:r>
      <w:r w:rsidRPr="004D1D19">
        <w:t>centres</w:t>
      </w:r>
      <w:r w:rsidR="00E347BD">
        <w:t xml:space="preserve"> which prompts the need for further studies to analyse this phenomenon</w:t>
      </w:r>
      <w:r w:rsidRPr="004D1D19">
        <w:t xml:space="preserve">. </w:t>
      </w:r>
    </w:p>
    <w:p w14:paraId="1173CA27" w14:textId="3B5D360A" w:rsidR="00E347BD" w:rsidRPr="004D1D19" w:rsidRDefault="00E347BD" w:rsidP="004D1D19">
      <w:pPr>
        <w:spacing w:line="480" w:lineRule="auto"/>
        <w:sectPr w:rsidR="00E347BD" w:rsidRPr="004D1D19" w:rsidSect="00084CD9">
          <w:pgSz w:w="11907" w:h="16840" w:code="9"/>
          <w:pgMar w:top="1440" w:right="1797" w:bottom="1440" w:left="1797" w:header="709" w:footer="709" w:gutter="0"/>
          <w:lnNumType w:countBy="1" w:restart="continuous"/>
          <w:pgNumType w:start="0"/>
          <w:cols w:space="708"/>
          <w:titlePg/>
          <w:docGrid w:linePitch="360"/>
        </w:sectPr>
      </w:pPr>
    </w:p>
    <w:p w14:paraId="4E68CAC5" w14:textId="5A7B9D4D" w:rsidR="000074C0" w:rsidRPr="004D1D19" w:rsidRDefault="000074C0" w:rsidP="000958FD">
      <w:pPr>
        <w:spacing w:line="480" w:lineRule="auto"/>
        <w:jc w:val="center"/>
        <w:rPr>
          <w:b/>
          <w:bCs/>
        </w:rPr>
      </w:pPr>
      <w:r w:rsidRPr="004D1D19">
        <w:rPr>
          <w:b/>
          <w:bCs/>
        </w:rPr>
        <w:lastRenderedPageBreak/>
        <w:t>ABSTRACT</w:t>
      </w:r>
    </w:p>
    <w:p w14:paraId="739816BE" w14:textId="77777777" w:rsidR="00AA1C04" w:rsidRPr="004D1D19" w:rsidRDefault="00AA1C04" w:rsidP="004D1D19">
      <w:pPr>
        <w:spacing w:line="480" w:lineRule="auto"/>
        <w:rPr>
          <w:b/>
          <w:bCs/>
          <w:u w:val="single"/>
        </w:rPr>
      </w:pPr>
    </w:p>
    <w:p w14:paraId="2537C275" w14:textId="77777777" w:rsidR="000074C0" w:rsidRPr="004D1D19" w:rsidRDefault="000074C0" w:rsidP="004D1D19">
      <w:pPr>
        <w:spacing w:line="480" w:lineRule="auto"/>
        <w:rPr>
          <w:b/>
          <w:bCs/>
        </w:rPr>
      </w:pPr>
      <w:r w:rsidRPr="004D1D19">
        <w:rPr>
          <w:b/>
          <w:bCs/>
        </w:rPr>
        <w:t>Background</w:t>
      </w:r>
    </w:p>
    <w:p w14:paraId="672BC2A4" w14:textId="1B609CD5" w:rsidR="000074C0" w:rsidRPr="004D1D19" w:rsidRDefault="000074C0" w:rsidP="004D1D19">
      <w:pPr>
        <w:spacing w:line="480" w:lineRule="auto"/>
        <w:rPr>
          <w:bCs/>
        </w:rPr>
      </w:pPr>
      <w:r w:rsidRPr="004D1D19">
        <w:rPr>
          <w:bCs/>
        </w:rPr>
        <w:t>Surveillance imaging is considered mandatory after EVAR but many pati</w:t>
      </w:r>
      <w:r w:rsidR="0082689B" w:rsidRPr="004D1D19">
        <w:rPr>
          <w:bCs/>
        </w:rPr>
        <w:t xml:space="preserve">ents are lost to follow-up and the </w:t>
      </w:r>
      <w:r w:rsidR="002D631B" w:rsidRPr="004D1D19">
        <w:rPr>
          <w:bCs/>
        </w:rPr>
        <w:t>impact of this is</w:t>
      </w:r>
      <w:r w:rsidR="0082689B" w:rsidRPr="004D1D19">
        <w:rPr>
          <w:bCs/>
        </w:rPr>
        <w:t xml:space="preserve"> poorly understood</w:t>
      </w:r>
      <w:r w:rsidRPr="004D1D19">
        <w:rPr>
          <w:bCs/>
        </w:rPr>
        <w:t xml:space="preserve">. This study aimed to </w:t>
      </w:r>
      <w:r w:rsidR="00A03ACB" w:rsidRPr="004D1D19">
        <w:rPr>
          <w:bCs/>
        </w:rPr>
        <w:t xml:space="preserve">examine </w:t>
      </w:r>
      <w:r w:rsidR="002D631B" w:rsidRPr="004D1D19">
        <w:t xml:space="preserve">compliance with post-operative surveillance in the UK and </w:t>
      </w:r>
      <w:r w:rsidR="00CB1C76" w:rsidRPr="004D1D19">
        <w:t>the impact of mal-compliance/non-compliance on</w:t>
      </w:r>
      <w:r w:rsidR="002D631B" w:rsidRPr="004D1D19">
        <w:t xml:space="preserve"> endograft reinterventions and survival</w:t>
      </w:r>
      <w:r w:rsidRPr="004D1D19">
        <w:t>.</w:t>
      </w:r>
    </w:p>
    <w:p w14:paraId="2CAD6911" w14:textId="77777777" w:rsidR="00AA1C04" w:rsidRPr="004D1D19" w:rsidRDefault="00AA1C04" w:rsidP="004D1D19">
      <w:pPr>
        <w:spacing w:line="480" w:lineRule="auto"/>
        <w:rPr>
          <w:b/>
          <w:bCs/>
          <w:u w:val="single"/>
        </w:rPr>
      </w:pPr>
    </w:p>
    <w:p w14:paraId="14D6FA01" w14:textId="77777777" w:rsidR="000074C0" w:rsidRPr="004D1D19" w:rsidRDefault="000074C0" w:rsidP="004D1D19">
      <w:pPr>
        <w:spacing w:line="480" w:lineRule="auto"/>
        <w:rPr>
          <w:b/>
          <w:bCs/>
        </w:rPr>
      </w:pPr>
      <w:r w:rsidRPr="004D1D19">
        <w:rPr>
          <w:b/>
          <w:bCs/>
        </w:rPr>
        <w:t>Methods</w:t>
      </w:r>
    </w:p>
    <w:p w14:paraId="1641A579" w14:textId="546A6D7E" w:rsidR="000074C0" w:rsidRPr="004D1D19" w:rsidRDefault="00104ACF" w:rsidP="004D1D19">
      <w:pPr>
        <w:spacing w:line="480" w:lineRule="auto"/>
        <w:rPr>
          <w:bCs/>
        </w:rPr>
      </w:pPr>
      <w:r w:rsidRPr="004D1D19">
        <w:t>EVAR-SCREEN centres reported</w:t>
      </w:r>
      <w:r w:rsidR="000074C0" w:rsidRPr="004D1D19">
        <w:t xml:space="preserve"> EVAR for </w:t>
      </w:r>
      <w:r w:rsidR="002D631B" w:rsidRPr="004D1D19">
        <w:t>intact</w:t>
      </w:r>
      <w:r w:rsidR="000074C0" w:rsidRPr="004D1D19">
        <w:t xml:space="preserve"> infrarenal </w:t>
      </w:r>
      <w:r w:rsidR="00015DDB" w:rsidRPr="004D1D19">
        <w:t>abdominal aortic aneurysms (</w:t>
      </w:r>
      <w:r w:rsidR="000074C0" w:rsidRPr="004D1D19">
        <w:t>AAA</w:t>
      </w:r>
      <w:r w:rsidR="00015DDB" w:rsidRPr="004D1D19">
        <w:t>)</w:t>
      </w:r>
      <w:r w:rsidR="000074C0" w:rsidRPr="004D1D19">
        <w:t xml:space="preserve"> from 1/1/2007 to 31/12/2010</w:t>
      </w:r>
      <w:r w:rsidR="000074C0" w:rsidRPr="004D1D19">
        <w:rPr>
          <w:bCs/>
        </w:rPr>
        <w:t xml:space="preserve">, </w:t>
      </w:r>
      <w:r w:rsidR="00A03ACB" w:rsidRPr="004D1D19">
        <w:rPr>
          <w:bCs/>
        </w:rPr>
        <w:t>with follow-up included up to</w:t>
      </w:r>
      <w:r w:rsidR="000074C0" w:rsidRPr="004D1D19">
        <w:rPr>
          <w:bCs/>
        </w:rPr>
        <w:t xml:space="preserve"> 31/7/2014. Non-compliance was defined by</w:t>
      </w:r>
      <w:r w:rsidR="0029363E" w:rsidRPr="004D1D19">
        <w:rPr>
          <w:bCs/>
        </w:rPr>
        <w:t xml:space="preserve"> the presence of a single</w:t>
      </w:r>
      <w:r w:rsidR="000074C0" w:rsidRPr="004D1D19">
        <w:rPr>
          <w:bCs/>
        </w:rPr>
        <w:t xml:space="preserve"> 18-month period in which no surveillance imaging was performed</w:t>
      </w:r>
      <w:r w:rsidR="006F4F3F" w:rsidRPr="004D1D19">
        <w:rPr>
          <w:bCs/>
        </w:rPr>
        <w:t xml:space="preserve">. The </w:t>
      </w:r>
      <w:r w:rsidR="0013401E" w:rsidRPr="004D1D19">
        <w:rPr>
          <w:bCs/>
        </w:rPr>
        <w:t xml:space="preserve">outcomes were reported in compliant and non-compliant groups with </w:t>
      </w:r>
      <w:r w:rsidR="002D631B" w:rsidRPr="004D1D19">
        <w:rPr>
          <w:bCs/>
        </w:rPr>
        <w:t>survival analysis.</w:t>
      </w:r>
    </w:p>
    <w:p w14:paraId="13A47656" w14:textId="77777777" w:rsidR="00AA1C04" w:rsidRPr="004D1D19" w:rsidRDefault="00AA1C04" w:rsidP="004D1D19">
      <w:pPr>
        <w:spacing w:line="480" w:lineRule="auto"/>
        <w:rPr>
          <w:b/>
          <w:bCs/>
          <w:u w:val="single"/>
        </w:rPr>
      </w:pPr>
    </w:p>
    <w:p w14:paraId="6F75D3C4" w14:textId="77777777" w:rsidR="000074C0" w:rsidRPr="004D1D19" w:rsidRDefault="000074C0" w:rsidP="004D1D19">
      <w:pPr>
        <w:spacing w:line="480" w:lineRule="auto"/>
        <w:rPr>
          <w:b/>
          <w:bCs/>
        </w:rPr>
      </w:pPr>
      <w:r w:rsidRPr="004D1D19">
        <w:rPr>
          <w:b/>
          <w:bCs/>
        </w:rPr>
        <w:t>Results</w:t>
      </w:r>
    </w:p>
    <w:p w14:paraId="164A0AFB" w14:textId="1C0618A2" w:rsidR="00476CAA" w:rsidRPr="004D1D19" w:rsidRDefault="002D631B" w:rsidP="004D1D19">
      <w:pPr>
        <w:spacing w:line="480" w:lineRule="auto"/>
        <w:rPr>
          <w:bCs/>
        </w:rPr>
      </w:pPr>
      <w:r w:rsidRPr="004D1D19">
        <w:rPr>
          <w:bCs/>
        </w:rPr>
        <w:t>EVAR</w:t>
      </w:r>
      <w:r w:rsidR="00D5425B" w:rsidRPr="004D1D19">
        <w:rPr>
          <w:bCs/>
        </w:rPr>
        <w:t xml:space="preserve"> was performed in 14</w:t>
      </w:r>
      <w:r w:rsidR="002B3A6D">
        <w:rPr>
          <w:bCs/>
        </w:rPr>
        <w:t>14</w:t>
      </w:r>
      <w:r w:rsidR="00D5425B" w:rsidRPr="004D1D19">
        <w:rPr>
          <w:bCs/>
        </w:rPr>
        <w:t xml:space="preserve"> patients</w:t>
      </w:r>
      <w:r w:rsidRPr="004D1D19">
        <w:rPr>
          <w:bCs/>
        </w:rPr>
        <w:t xml:space="preserve"> in ten UK centres. </w:t>
      </w:r>
      <w:r w:rsidR="002B3A6D">
        <w:t xml:space="preserve">At the end of the study period </w:t>
      </w:r>
      <w:r w:rsidR="00F52296">
        <w:t>there was a total of 378</w:t>
      </w:r>
      <w:r w:rsidR="002B3A6D" w:rsidRPr="004D1D19">
        <w:t xml:space="preserve"> patients</w:t>
      </w:r>
      <w:r w:rsidR="002B3A6D">
        <w:t xml:space="preserve"> with five years of follow up</w:t>
      </w:r>
      <w:r w:rsidR="002B3A6D" w:rsidRPr="004D1D19">
        <w:t xml:space="preserve"> available for analysis</w:t>
      </w:r>
      <w:r w:rsidR="002B3A6D">
        <w:t>.</w:t>
      </w:r>
      <w:r w:rsidR="00CC266F">
        <w:t xml:space="preserve"> </w:t>
      </w:r>
      <w:r w:rsidR="002B3A6D">
        <w:t>C</w:t>
      </w:r>
      <w:r w:rsidR="002B3A6D" w:rsidRPr="004D1D19">
        <w:t>ompliance with surveillance was 66% (6</w:t>
      </w:r>
      <w:r w:rsidR="002B3A6D">
        <w:t>1</w:t>
      </w:r>
      <w:r w:rsidR="002B3A6D" w:rsidRPr="004D1D19">
        <w:t>% - 6</w:t>
      </w:r>
      <w:r w:rsidR="002B3A6D">
        <w:t>8</w:t>
      </w:r>
      <w:r w:rsidR="002B3A6D" w:rsidRPr="004D1D19">
        <w:t>%)</w:t>
      </w:r>
      <w:r w:rsidR="0029363E" w:rsidRPr="004D1D19">
        <w:rPr>
          <w:bCs/>
        </w:rPr>
        <w:t xml:space="preserve">. Compliance varied </w:t>
      </w:r>
      <w:r w:rsidR="002B3A6D">
        <w:rPr>
          <w:bCs/>
        </w:rPr>
        <w:t xml:space="preserve">widely </w:t>
      </w:r>
      <w:r w:rsidR="0029363E" w:rsidRPr="004D1D19">
        <w:rPr>
          <w:bCs/>
        </w:rPr>
        <w:t xml:space="preserve">from </w:t>
      </w:r>
      <w:r w:rsidR="00490578" w:rsidRPr="004D1D19">
        <w:rPr>
          <w:bCs/>
        </w:rPr>
        <w:t>9</w:t>
      </w:r>
      <w:r w:rsidR="0029363E" w:rsidRPr="004D1D19">
        <w:rPr>
          <w:bCs/>
        </w:rPr>
        <w:t xml:space="preserve">% to </w:t>
      </w:r>
      <w:r w:rsidR="002B3A6D">
        <w:rPr>
          <w:bCs/>
        </w:rPr>
        <w:t>88</w:t>
      </w:r>
      <w:r w:rsidR="0029363E" w:rsidRPr="004D1D19">
        <w:rPr>
          <w:bCs/>
        </w:rPr>
        <w:t xml:space="preserve">% between centres. </w:t>
      </w:r>
      <w:r w:rsidR="00476CAA" w:rsidRPr="004D1D19">
        <w:rPr>
          <w:bCs/>
        </w:rPr>
        <w:t>Age (HR 1.</w:t>
      </w:r>
      <w:r w:rsidR="00FD3C57" w:rsidRPr="004D1D19">
        <w:rPr>
          <w:bCs/>
        </w:rPr>
        <w:t>0</w:t>
      </w:r>
      <w:r w:rsidR="00CC266F">
        <w:rPr>
          <w:bCs/>
        </w:rPr>
        <w:t>3</w:t>
      </w:r>
      <w:r w:rsidR="00FD3C57" w:rsidRPr="004D1D19">
        <w:rPr>
          <w:bCs/>
        </w:rPr>
        <w:t>, 95% CI 1.0</w:t>
      </w:r>
      <w:r w:rsidR="00CC266F">
        <w:rPr>
          <w:bCs/>
        </w:rPr>
        <w:t>1</w:t>
      </w:r>
      <w:r w:rsidR="00FD3C57" w:rsidRPr="004D1D19">
        <w:rPr>
          <w:bCs/>
        </w:rPr>
        <w:t>-1.0</w:t>
      </w:r>
      <w:r w:rsidR="00CC266F">
        <w:rPr>
          <w:bCs/>
        </w:rPr>
        <w:t>5</w:t>
      </w:r>
      <w:r w:rsidR="00FD3C57" w:rsidRPr="004D1D19">
        <w:rPr>
          <w:bCs/>
        </w:rPr>
        <w:t>, p=0.0</w:t>
      </w:r>
      <w:r w:rsidR="00CC266F">
        <w:rPr>
          <w:bCs/>
        </w:rPr>
        <w:t>2</w:t>
      </w:r>
      <w:r w:rsidR="00476CAA" w:rsidRPr="004D1D19">
        <w:rPr>
          <w:bCs/>
        </w:rPr>
        <w:t>)</w:t>
      </w:r>
      <w:r w:rsidR="00FD3C57" w:rsidRPr="004D1D19">
        <w:rPr>
          <w:bCs/>
        </w:rPr>
        <w:t xml:space="preserve"> and distance from hospital (HR 1.0</w:t>
      </w:r>
      <w:r w:rsidR="00CC266F">
        <w:rPr>
          <w:bCs/>
        </w:rPr>
        <w:t>1</w:t>
      </w:r>
      <w:r w:rsidR="00FD3C57" w:rsidRPr="004D1D19">
        <w:rPr>
          <w:bCs/>
        </w:rPr>
        <w:t>, 95%</w:t>
      </w:r>
      <w:r w:rsidR="00104ACF" w:rsidRPr="004D1D19">
        <w:rPr>
          <w:bCs/>
        </w:rPr>
        <w:t xml:space="preserve"> CI 1.00-1.0</w:t>
      </w:r>
      <w:r w:rsidR="00D22E8E" w:rsidRPr="004D1D19">
        <w:rPr>
          <w:bCs/>
        </w:rPr>
        <w:t>1</w:t>
      </w:r>
      <w:r w:rsidR="00104ACF" w:rsidRPr="004D1D19">
        <w:rPr>
          <w:bCs/>
        </w:rPr>
        <w:t xml:space="preserve">, p&lt;0.001) were independent </w:t>
      </w:r>
      <w:r w:rsidR="00FD3C57" w:rsidRPr="004D1D19">
        <w:rPr>
          <w:bCs/>
        </w:rPr>
        <w:t>predictors of non-compliance.</w:t>
      </w:r>
      <w:r w:rsidR="00CC266F">
        <w:rPr>
          <w:bCs/>
        </w:rPr>
        <w:t xml:space="preserve"> Non-compliant patients had lower all-cause mortality in the first three years after EVAR, while compliant patients had lower all-cause mortality four to five years after EVAR (p &lt;0.0001). No significant difference in reintervention rates was found between compliant and non-compliant patients.</w:t>
      </w:r>
      <w:r w:rsidR="00FD3C57" w:rsidRPr="004D1D19">
        <w:rPr>
          <w:bCs/>
        </w:rPr>
        <w:t xml:space="preserve"> </w:t>
      </w:r>
    </w:p>
    <w:p w14:paraId="33A2475A" w14:textId="77777777" w:rsidR="00AA1C04" w:rsidRPr="004D1D19" w:rsidRDefault="00AA1C04" w:rsidP="004D1D19">
      <w:pPr>
        <w:spacing w:line="480" w:lineRule="auto"/>
        <w:rPr>
          <w:b/>
          <w:bCs/>
          <w:u w:val="single"/>
        </w:rPr>
      </w:pPr>
    </w:p>
    <w:p w14:paraId="3193ED91" w14:textId="77777777" w:rsidR="000074C0" w:rsidRPr="004D1D19" w:rsidRDefault="000074C0" w:rsidP="004D1D19">
      <w:pPr>
        <w:spacing w:line="480" w:lineRule="auto"/>
        <w:rPr>
          <w:b/>
          <w:bCs/>
        </w:rPr>
      </w:pPr>
      <w:r w:rsidRPr="004D1D19">
        <w:rPr>
          <w:b/>
          <w:bCs/>
        </w:rPr>
        <w:t>Conclusion</w:t>
      </w:r>
    </w:p>
    <w:p w14:paraId="0B87B801" w14:textId="23004C66" w:rsidR="002D631B" w:rsidRPr="004D1D19" w:rsidRDefault="0005026F" w:rsidP="000958FD">
      <w:pPr>
        <w:spacing w:line="480" w:lineRule="auto"/>
        <w:jc w:val="both"/>
      </w:pPr>
      <w:r w:rsidRPr="004D1D19">
        <w:t xml:space="preserve">A </w:t>
      </w:r>
      <w:r w:rsidR="00C202D9" w:rsidRPr="004D1D19">
        <w:t>substantial</w:t>
      </w:r>
      <w:r w:rsidRPr="004D1D19">
        <w:t xml:space="preserve"> proportion of patients</w:t>
      </w:r>
      <w:r w:rsidR="00FD3C57" w:rsidRPr="004D1D19">
        <w:t xml:space="preserve"> </w:t>
      </w:r>
      <w:r w:rsidR="0013401E" w:rsidRPr="004D1D19">
        <w:t>were non-compliant with surveillance</w:t>
      </w:r>
      <w:r w:rsidR="00FD3C57" w:rsidRPr="004D1D19">
        <w:t xml:space="preserve"> after EVAR</w:t>
      </w:r>
      <w:r w:rsidRPr="004D1D19">
        <w:t xml:space="preserve"> in </w:t>
      </w:r>
      <w:r w:rsidR="00015DDB" w:rsidRPr="004D1D19">
        <w:t>UK</w:t>
      </w:r>
      <w:r w:rsidR="00EA657F" w:rsidRPr="004D1D19">
        <w:t xml:space="preserve"> with considerable variation between centres. </w:t>
      </w:r>
      <w:r w:rsidR="00174BF5">
        <w:t>The survival benefit for EVAR after three years appeared to be related to compliance with surveillance which has implications for future delivery of EVAR.</w:t>
      </w:r>
      <w:r w:rsidR="00CC266F" w:rsidRPr="00CC266F">
        <w:t xml:space="preserve"> </w:t>
      </w:r>
      <w:r w:rsidR="002D631B" w:rsidRPr="004D1D19">
        <w:br w:type="page"/>
      </w:r>
    </w:p>
    <w:p w14:paraId="70AAB31C" w14:textId="77777777" w:rsidR="003657DE" w:rsidRPr="004D1D19" w:rsidRDefault="002D631B" w:rsidP="004D1D19">
      <w:pPr>
        <w:spacing w:line="480" w:lineRule="auto"/>
        <w:jc w:val="center"/>
        <w:rPr>
          <w:b/>
        </w:rPr>
      </w:pPr>
      <w:r w:rsidRPr="004D1D19">
        <w:rPr>
          <w:b/>
        </w:rPr>
        <w:lastRenderedPageBreak/>
        <w:t>Introduction</w:t>
      </w:r>
    </w:p>
    <w:p w14:paraId="5FA63494" w14:textId="4B17383F" w:rsidR="00B73C92" w:rsidRPr="004D1D19" w:rsidRDefault="000C4E9D" w:rsidP="004D1D19">
      <w:pPr>
        <w:spacing w:line="480" w:lineRule="auto"/>
      </w:pPr>
      <w:bookmarkStart w:id="1" w:name="_Hlk524167368"/>
      <w:r w:rsidRPr="004D1D19">
        <w:t xml:space="preserve">EVAR has supplanted open surgery as the most frequently employed treatment for </w:t>
      </w:r>
      <w:r w:rsidR="000722F5">
        <w:t xml:space="preserve">the older adult </w:t>
      </w:r>
      <w:r w:rsidRPr="004D1D19">
        <w:t xml:space="preserve">patients with large </w:t>
      </w:r>
      <w:bookmarkEnd w:id="1"/>
      <w:r w:rsidRPr="004D1D19">
        <w:t>AAA</w:t>
      </w:r>
      <w:r w:rsidR="00A968C1" w:rsidRPr="004D1D19">
        <w:fldChar w:fldCharType="begin">
          <w:fldData xml:space="preserve">PEVuZE5vdGU+PENpdGU+PEF1dGhvcj5TY2hlcm1lcmhvcm48L0F1dGhvcj48WWVhcj4yMDE1PC9Z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</w:fldData>
        </w:fldChar>
      </w:r>
      <w:r w:rsidR="000B6D92">
        <w:instrText xml:space="preserve"> ADDIN EN.CITE </w:instrText>
      </w:r>
      <w:r w:rsidR="000B6D92">
        <w:fldChar w:fldCharType="begin">
          <w:fldData xml:space="preserve">PEVuZE5vdGU+PENpdGU+PEF1dGhvcj5TY2hlcm1lcmhvcm48L0F1dGhvcj48WWVhcj4yMDE1PC9Z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</w:fldData>
        </w:fldChar>
      </w:r>
      <w:r w:rsidR="000B6D92">
        <w:instrText xml:space="preserve"> ADDIN EN.CITE.DATA </w:instrText>
      </w:r>
      <w:r w:rsidR="000B6D92">
        <w:fldChar w:fldCharType="end"/>
      </w:r>
      <w:r w:rsidR="00A968C1" w:rsidRPr="004D1D19">
        <w:fldChar w:fldCharType="separate"/>
      </w:r>
      <w:r w:rsidR="000722F5" w:rsidRPr="000722F5">
        <w:rPr>
          <w:noProof/>
          <w:vertAlign w:val="superscript"/>
        </w:rPr>
        <w:t>1, 2</w:t>
      </w:r>
      <w:r w:rsidR="00A968C1" w:rsidRPr="004D1D19">
        <w:fldChar w:fldCharType="end"/>
      </w:r>
      <w:r w:rsidR="000722F5">
        <w:t>. Although perioperative morbi</w:t>
      </w:r>
      <w:r w:rsidRPr="004D1D19">
        <w:t xml:space="preserve">dity and mortality </w:t>
      </w:r>
      <w:r w:rsidR="0021175A" w:rsidRPr="004D1D19">
        <w:t xml:space="preserve">are </w:t>
      </w:r>
      <w:r w:rsidR="00401DC9" w:rsidRPr="004D1D19">
        <w:t>uncommon</w:t>
      </w:r>
      <w:r w:rsidRPr="004D1D19">
        <w:t xml:space="preserve">, the durability of </w:t>
      </w:r>
      <w:r w:rsidR="009F513B" w:rsidRPr="004D1D19">
        <w:t xml:space="preserve">EVAR </w:t>
      </w:r>
      <w:r w:rsidR="0021175A" w:rsidRPr="004D1D19">
        <w:t>requires active management</w:t>
      </w:r>
      <w:r w:rsidRPr="004D1D19">
        <w:t xml:space="preserve"> through the detection and </w:t>
      </w:r>
      <w:r w:rsidR="0021175A" w:rsidRPr="004D1D19">
        <w:t xml:space="preserve">correction of late </w:t>
      </w:r>
      <w:r w:rsidRPr="004D1D19">
        <w:t>endograft complications</w:t>
      </w:r>
      <w:r w:rsidR="000A726F" w:rsidRPr="004D1D19">
        <w:t>, which can occur in up t</w:t>
      </w:r>
      <w:r w:rsidR="00401DC9" w:rsidRPr="004D1D19">
        <w:t>o one in five</w:t>
      </w:r>
      <w:r w:rsidR="00B5289C" w:rsidRPr="004D1D19">
        <w:t xml:space="preserve"> patients in the first five</w:t>
      </w:r>
      <w:r w:rsidR="000A726F" w:rsidRPr="004D1D19">
        <w:t xml:space="preserve"> years after </w:t>
      </w:r>
      <w:r w:rsidR="009F513B" w:rsidRPr="004D1D19">
        <w:t>surgery</w:t>
      </w:r>
      <w:r w:rsidR="00A968C1" w:rsidRPr="000958FD">
        <w:rPr>
          <w:vertAlign w:val="superscript"/>
        </w:rPr>
        <w:fldChar w:fldCharType="begin">
          <w:fldData xml:space="preserve">PEVuZE5vdGU+PENpdGU+PEF1dGhvcj5Ob3Jkb248L0F1dGhvcj48WWVhcj4yMDEwPC9ZZWFyPjxS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</w:fldData>
        </w:fldChar>
      </w:r>
      <w:r w:rsidR="0061560C">
        <w:rPr>
          <w:vertAlign w:val="superscript"/>
        </w:rPr>
        <w:instrText xml:space="preserve"> ADDIN EN.CITE </w:instrText>
      </w:r>
      <w:r w:rsidR="0061560C">
        <w:rPr>
          <w:vertAlign w:val="superscript"/>
        </w:rPr>
        <w:fldChar w:fldCharType="begin">
          <w:fldData xml:space="preserve">PEVuZE5vdGU+PENpdGU+PEF1dGhvcj5Ob3Jkb248L0F1dGhvcj48WWVhcj4yMDEwPC9ZZWFyPjxS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</w:fldData>
        </w:fldChar>
      </w:r>
      <w:r w:rsidR="0061560C">
        <w:rPr>
          <w:vertAlign w:val="superscript"/>
        </w:rPr>
        <w:instrText xml:space="preserve"> ADDIN EN.CITE.DATA </w:instrText>
      </w:r>
      <w:r w:rsidR="0061560C">
        <w:rPr>
          <w:vertAlign w:val="superscript"/>
        </w:rPr>
      </w:r>
      <w:r w:rsidR="0061560C">
        <w:rPr>
          <w:vertAlign w:val="superscript"/>
        </w:rPr>
        <w:fldChar w:fldCharType="end"/>
      </w:r>
      <w:r w:rsidR="00A968C1" w:rsidRPr="000958FD">
        <w:rPr>
          <w:vertAlign w:val="superscript"/>
        </w:rPr>
      </w:r>
      <w:r w:rsidR="00A968C1" w:rsidRPr="000958FD">
        <w:rPr>
          <w:vertAlign w:val="superscript"/>
        </w:rPr>
        <w:fldChar w:fldCharType="separate"/>
      </w:r>
      <w:r w:rsidR="000722F5">
        <w:rPr>
          <w:noProof/>
          <w:vertAlign w:val="superscript"/>
        </w:rPr>
        <w:t>3-5</w:t>
      </w:r>
      <w:r w:rsidR="00A968C1" w:rsidRPr="000958FD">
        <w:rPr>
          <w:vertAlign w:val="superscript"/>
        </w:rPr>
        <w:fldChar w:fldCharType="end"/>
      </w:r>
      <w:r w:rsidR="000A726F" w:rsidRPr="004D1D19">
        <w:t xml:space="preserve">. </w:t>
      </w:r>
      <w:r w:rsidR="00B5289C" w:rsidRPr="004D1D19">
        <w:t>Guidelines for practice</w:t>
      </w:r>
      <w:r w:rsidRPr="004D1D19">
        <w:t xml:space="preserve"> </w:t>
      </w:r>
      <w:r w:rsidR="000A726F" w:rsidRPr="004D1D19">
        <w:t xml:space="preserve">therefore </w:t>
      </w:r>
      <w:r w:rsidRPr="004D1D19">
        <w:t xml:space="preserve">recommend lifelong surveillance imaging </w:t>
      </w:r>
      <w:r w:rsidR="00B5289C" w:rsidRPr="004D1D19">
        <w:t>for all patients,</w:t>
      </w:r>
      <w:r w:rsidR="0021175A" w:rsidRPr="004D1D19">
        <w:t xml:space="preserve"> so that timely reintervention can prevent late aneurysm rupture</w:t>
      </w:r>
      <w:r w:rsidR="00CC6941" w:rsidRPr="004D1D19">
        <w:fldChar w:fldCharType="begin"/>
      </w:r>
      <w:r w:rsidR="000B6D92">
        <w:instrText xml:space="preserve"> ADDIN EN.CITE &lt;EndNote&gt;&lt;Cite&gt;&lt;Author&gt;Moll&lt;/Author&gt;&lt;Year&gt;2011&lt;/Year&gt;&lt;RecNum&gt;1668&lt;/RecNum&gt;&lt;DisplayText&gt;&lt;style face="superscript"&gt;6&lt;/style&gt;&lt;/DisplayText&gt;&lt;record&gt;&lt;rec-number&gt;1668&lt;/rec-number&gt;&lt;foreign-keys&gt;&lt;key app="EN" db-id="2eewppzefe9sf8ewxf5505di9vszt2xxv2pp" timestamp="1528138044"&gt;1668&lt;/key&gt;&lt;/foreign-keys&gt;&lt;ref-type name="Journal Article"&gt;17&lt;/ref-type&gt;&lt;contributors&gt;&lt;authors&gt;&lt;author&gt;Moll, F. L.&lt;/author&gt;&lt;author&gt;Powell, J. T.&lt;/author&gt;&lt;author&gt;Fraedrich, G.&lt;/author&gt;&lt;author&gt;Verzini, F.&lt;/author&gt;&lt;author&gt;Haulon, S.&lt;/author&gt;&lt;author&gt;Waltham, M.&lt;/author&gt;&lt;author&gt;van Herwaarden, J. A.&lt;/author&gt;&lt;author&gt;Holt, P. J. E.&lt;/author&gt;&lt;author&gt;van Keulen, J. W.&lt;/author&gt;&lt;author&gt;Rantner, B.&lt;/author&gt;&lt;author&gt;Schlösser, F. J. V.&lt;/author&gt;&lt;author&gt;Setacci, F.&lt;/author&gt;&lt;author&gt;Ricco, J. B.&lt;/author&gt;&lt;/authors&gt;&lt;/contributors&gt;&lt;titles&gt;&lt;title&gt;Management of Abdominal Aortic Aneurysms Clinical Practice Guidelines of the European Society for Vascular Surgery&lt;/title&gt;&lt;secondary-title&gt;European Journal of Vascular and Endovascular Surgery&lt;/secondary-title&gt;&lt;/titles&gt;&lt;periodical&gt;&lt;full-title&gt;European Journal of Vascular and Endovascular Surgery&lt;/full-title&gt;&lt;abbr-1&gt;Eur. J. Vasc. Endovasc. Surg.&lt;/abbr-1&gt;&lt;abbr-2&gt;Eur J Vasc Endovasc Surg&lt;/abbr-2&gt;&lt;abbr-3&gt;European Journal of Vascular &amp;amp; Endovascular Surgery&lt;/abbr-3&gt;&lt;/periodical&gt;&lt;pages&gt;S1-S58&lt;/pages&gt;&lt;volume&gt;41&lt;/volume&gt;&lt;dates&gt;&lt;year&gt;2011&lt;/year&gt;&lt;/dates&gt;&lt;urls&gt;&lt;/urls&gt;&lt;electronic-resource-num&gt;10.1016/j.ejvs.2010.09.011&lt;/electronic-resource-num&gt;&lt;/record&gt;&lt;/Cite&gt;&lt;/EndNote&gt;</w:instrText>
      </w:r>
      <w:r w:rsidR="00CC6941" w:rsidRPr="004D1D19">
        <w:fldChar w:fldCharType="separate"/>
      </w:r>
      <w:r w:rsidR="000722F5" w:rsidRPr="000722F5">
        <w:rPr>
          <w:noProof/>
          <w:vertAlign w:val="superscript"/>
        </w:rPr>
        <w:t>6</w:t>
      </w:r>
      <w:r w:rsidR="00CC6941" w:rsidRPr="004D1D19">
        <w:fldChar w:fldCharType="end"/>
      </w:r>
      <w:r w:rsidRPr="004D1D19">
        <w:t>. However,</w:t>
      </w:r>
      <w:r w:rsidR="00B5289C" w:rsidRPr="004D1D19">
        <w:t xml:space="preserve"> there is a paucity of evidence to support this policy and inform practice, while national health technology assessments have recommended that efforts to better inform EVAR surveillance remain a priority</w:t>
      </w:r>
      <w:r w:rsidR="009178EC" w:rsidRPr="004D1D19">
        <w:fldChar w:fldCharType="begin">
          <w:fldData xml:space="preserve">PEVuZE5vdGU+PENpdGU+PEF1dGhvcj5DaGFtYmVyczwvQXV0aG9yPjxZZWFyPjIwMDk8L1llYXI+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</w:fldData>
        </w:fldChar>
      </w:r>
      <w:r w:rsidR="000B6D92">
        <w:instrText xml:space="preserve"> ADDIN EN.CITE </w:instrText>
      </w:r>
      <w:r w:rsidR="000B6D92">
        <w:fldChar w:fldCharType="begin">
          <w:fldData xml:space="preserve">PEVuZE5vdGU+PENpdGU+PEF1dGhvcj5DaGFtYmVyczwvQXV0aG9yPjxZZWFyPjIwMDk8L1llYXI+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</w:fldData>
        </w:fldChar>
      </w:r>
      <w:r w:rsidR="000B6D92">
        <w:instrText xml:space="preserve"> ADDIN EN.CITE.DATA </w:instrText>
      </w:r>
      <w:r w:rsidR="000B6D92">
        <w:fldChar w:fldCharType="end"/>
      </w:r>
      <w:r w:rsidR="009178EC" w:rsidRPr="004D1D19">
        <w:fldChar w:fldCharType="separate"/>
      </w:r>
      <w:r w:rsidR="000722F5" w:rsidRPr="000722F5">
        <w:rPr>
          <w:noProof/>
          <w:vertAlign w:val="superscript"/>
        </w:rPr>
        <w:t>7</w:t>
      </w:r>
      <w:r w:rsidR="009178EC" w:rsidRPr="004D1D19">
        <w:fldChar w:fldCharType="end"/>
      </w:r>
      <w:r w:rsidR="009178EC" w:rsidRPr="004D1D19">
        <w:t xml:space="preserve"> </w:t>
      </w:r>
      <w:r w:rsidR="00B5289C" w:rsidRPr="004D1D19">
        <w:t>. Ex</w:t>
      </w:r>
      <w:r w:rsidR="000A726F" w:rsidRPr="004D1D19">
        <w:t xml:space="preserve">isting surveillance protocols perform poorly and </w:t>
      </w:r>
      <w:r w:rsidR="009929EE" w:rsidRPr="004D1D19">
        <w:t>have historically failed to instigate</w:t>
      </w:r>
      <w:r w:rsidR="0021175A" w:rsidRPr="004D1D19">
        <w:t xml:space="preserve"> the majority of endograft </w:t>
      </w:r>
      <w:r w:rsidR="009929EE" w:rsidRPr="004D1D19">
        <w:t>reintervention</w:t>
      </w:r>
      <w:r w:rsidR="002C12AC" w:rsidRPr="004D1D19">
        <w:fldChar w:fldCharType="begin">
          <w:fldData xml:space="preserve">PEVuZE5vdGU+PENpdGU+PEF1dGhvcj5LYXJ0aGlrZXNhbGluZ2FtPC9BdXRob3I+PFllYXI+MjAx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</w:fldData>
        </w:fldChar>
      </w:r>
      <w:r w:rsidR="000B6D92">
        <w:instrText xml:space="preserve"> ADDIN EN.CITE </w:instrText>
      </w:r>
      <w:r w:rsidR="000B6D92">
        <w:fldChar w:fldCharType="begin">
          <w:fldData xml:space="preserve">PEVuZE5vdGU+PENpdGU+PEF1dGhvcj5LYXJ0aGlrZXNhbGluZ2FtPC9BdXRob3I+PFllYXI+MjAx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</w:fldData>
        </w:fldChar>
      </w:r>
      <w:r w:rsidR="000B6D92">
        <w:instrText xml:space="preserve"> ADDIN EN.CITE.DATA </w:instrText>
      </w:r>
      <w:r w:rsidR="000B6D92">
        <w:fldChar w:fldCharType="end"/>
      </w:r>
      <w:r w:rsidR="002C12AC" w:rsidRPr="004D1D19">
        <w:fldChar w:fldCharType="separate"/>
      </w:r>
      <w:r w:rsidR="000722F5" w:rsidRPr="000722F5">
        <w:rPr>
          <w:noProof/>
          <w:vertAlign w:val="superscript"/>
        </w:rPr>
        <w:t>8-11</w:t>
      </w:r>
      <w:r w:rsidR="002C12AC" w:rsidRPr="004D1D19">
        <w:fldChar w:fldCharType="end"/>
      </w:r>
      <w:r w:rsidR="000A726F" w:rsidRPr="004D1D19">
        <w:t xml:space="preserve">, while a policy of uniform lifelong </w:t>
      </w:r>
      <w:r w:rsidR="0021175A" w:rsidRPr="004D1D19">
        <w:t xml:space="preserve">surveillance </w:t>
      </w:r>
      <w:r w:rsidR="000A726F" w:rsidRPr="004D1D19">
        <w:t>is cost-ineffective</w:t>
      </w:r>
      <w:r w:rsidR="000722F5">
        <w:fldChar w:fldCharType="begin"/>
      </w:r>
      <w:r w:rsidR="000B6D92">
        <w:instrText xml:space="preserve"> ADDIN EN.CITE &lt;EndNote&gt;&lt;Cite&gt;&lt;Author&gt;Michaels&lt;/Author&gt;&lt;Year&gt;2005&lt;/Year&gt;&lt;RecNum&gt;3807&lt;/RecNum&gt;&lt;DisplayText&gt;&lt;style face="superscript"&gt;12&lt;/style&gt;&lt;/DisplayText&gt;&lt;record&gt;&lt;rec-number&gt;3807&lt;/rec-number&gt;&lt;foreign-keys&gt;&lt;key app="EN" db-id="2eewppzefe9sf8ewxf5505di9vszt2xxv2pp" timestamp="1528138338"&gt;3807&lt;/key&gt;&lt;/foreign-keys&gt;&lt;ref-type name="Journal Article"&gt;17&lt;/ref-type&gt;&lt;contributors&gt;&lt;authors&gt;&lt;author&gt;Michaels, J. A.&lt;/author&gt;&lt;author&gt;Drury, D.&lt;/author&gt;&lt;author&gt;Thomas, S. M.&lt;/author&gt;&lt;/authors&gt;&lt;/contributors&gt;&lt;auth-address&gt;Academic Vascular Unit, Coleridge House, Northern General Hospital, Herries Road, Sheffield S5 7AU, UK. j.michaels@sheffield.ac.uk&lt;/auth-address&gt;&lt;titles&gt;&lt;title&gt;Cost-effectiveness of endovascular abdominal aortic aneurysm repair&lt;/title&gt;&lt;secondary-title&gt;British Journal of Surgery&lt;/secondary-title&gt;&lt;alt-title&gt;The British journal of surgery&lt;/alt-title&gt;&lt;short-title&gt;Cost-effectiveness of endovascular abdominal aortic aneurysm repair&lt;/short-title&gt;&lt;/titles&gt;&lt;periodical&gt;&lt;full-title&gt;British Journal of Surgery&lt;/full-title&gt;&lt;abbr-1&gt;Br. J. Surg.&lt;/abbr-1&gt;&lt;abbr-2&gt;Br J Surg&lt;/abbr-2&gt;&lt;/periodical&gt;&lt;pages&gt;960-7&lt;/pages&gt;&lt;volume&gt;92&lt;/volume&gt;&lt;number&gt;8&lt;/number&gt;&lt;edition&gt;07/22&lt;/edition&gt;&lt;keywords&gt;&lt;keyword&gt;Aged&lt;/keyword&gt;&lt;keyword&gt;Aged, 80 and over&lt;/keyword&gt;&lt;keyword&gt;Angioplasty/*economics/methods&lt;/keyword&gt;&lt;keyword&gt;Aortic Aneurysm, Abdominal/*economics/surgery&lt;/keyword&gt;&lt;keyword&gt;Cost-Benefit Analysis&lt;/keyword&gt;&lt;keyword&gt;Humans&lt;/keyword&gt;&lt;keyword&gt;*Models, Economic&lt;/keyword&gt;&lt;keyword&gt;Quality-Adjusted Life Years&lt;/keyword&gt;&lt;keyword&gt;Randomized Controlled Trials as Topic&lt;/keyword&gt;&lt;/keywords&gt;&lt;dates&gt;&lt;year&gt;2005&lt;/year&gt;&lt;pub-dates&gt;&lt;date&gt;Aug&lt;/date&gt;&lt;/pub-dates&gt;&lt;/dates&gt;&lt;isbn&gt;0007-1323 (Print)0007-1323&lt;/isbn&gt;&lt;accession-num&gt;16034841&lt;/accession-num&gt;&lt;urls&gt;&lt;related-urls&gt;&lt;url&gt;http://dx.doi.org/10.1002/bjs.5119&lt;/url&gt;&lt;/related-urls&gt;&lt;/urls&gt;&lt;electronic-resource-num&gt;10.1002/bjs.5119&lt;/electronic-resource-num&gt;&lt;remote-database-provider&gt;Nlm&lt;/remote-database-provider&gt;&lt;language&gt;eng&lt;/language&gt;&lt;/record&gt;&lt;/Cite&gt;&lt;/EndNote&gt;</w:instrText>
      </w:r>
      <w:r w:rsidR="000722F5">
        <w:fldChar w:fldCharType="separate"/>
      </w:r>
      <w:r w:rsidR="000722F5" w:rsidRPr="000722F5">
        <w:rPr>
          <w:noProof/>
          <w:vertAlign w:val="superscript"/>
        </w:rPr>
        <w:t>12</w:t>
      </w:r>
      <w:r w:rsidR="000722F5">
        <w:fldChar w:fldCharType="end"/>
      </w:r>
      <w:r w:rsidR="000A726F" w:rsidRPr="004D1D19">
        <w:t xml:space="preserve"> and can cause harm through</w:t>
      </w:r>
      <w:r w:rsidR="0021175A" w:rsidRPr="004D1D19">
        <w:t xml:space="preserve"> </w:t>
      </w:r>
      <w:r w:rsidR="000A726F" w:rsidRPr="004D1D19">
        <w:t>irradiation or nephrotoxic contrast media</w:t>
      </w:r>
      <w:r w:rsidR="002420FB" w:rsidRPr="004D1D19">
        <w:fldChar w:fldCharType="begin">
          <w:fldData xml:space="preserve">PEVuZE5vdGU+PENpdGU+PEF1dGhvcj5XYWxzaDwvQXV0aG9yPjxZZWFyPjIwMDg8L1llYXI+PFJl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</w:fldData>
        </w:fldChar>
      </w:r>
      <w:r w:rsidR="000B6D92">
        <w:instrText xml:space="preserve"> ADDIN EN.CITE </w:instrText>
      </w:r>
      <w:r w:rsidR="000B6D92">
        <w:fldChar w:fldCharType="begin">
          <w:fldData xml:space="preserve">PEVuZE5vdGU+PENpdGU+PEF1dGhvcj5XYWxzaDwvQXV0aG9yPjxZZWFyPjIwMDg8L1llYXI+PFJl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</w:fldData>
        </w:fldChar>
      </w:r>
      <w:r w:rsidR="000B6D92">
        <w:instrText xml:space="preserve"> ADDIN EN.CITE.DATA </w:instrText>
      </w:r>
      <w:r w:rsidR="000B6D92">
        <w:fldChar w:fldCharType="end"/>
      </w:r>
      <w:r w:rsidR="002420FB" w:rsidRPr="004D1D19">
        <w:fldChar w:fldCharType="separate"/>
      </w:r>
      <w:r w:rsidR="000722F5" w:rsidRPr="000722F5">
        <w:rPr>
          <w:noProof/>
          <w:vertAlign w:val="superscript"/>
        </w:rPr>
        <w:t>13, 14</w:t>
      </w:r>
      <w:r w:rsidR="002420FB" w:rsidRPr="004D1D19">
        <w:fldChar w:fldCharType="end"/>
      </w:r>
      <w:r w:rsidR="00521CE0" w:rsidRPr="004D1D19">
        <w:t>.</w:t>
      </w:r>
      <w:r w:rsidR="00A823D0" w:rsidRPr="004D1D19">
        <w:t xml:space="preserve"> </w:t>
      </w:r>
    </w:p>
    <w:p w14:paraId="063BF1E7" w14:textId="77777777" w:rsidR="00B73C92" w:rsidRPr="004D1D19" w:rsidRDefault="00B73C92" w:rsidP="004D1D19">
      <w:pPr>
        <w:spacing w:line="480" w:lineRule="auto"/>
      </w:pPr>
    </w:p>
    <w:p w14:paraId="7691B763" w14:textId="74E5E0C7" w:rsidR="009311C8" w:rsidRPr="004D1D19" w:rsidRDefault="00D43B43" w:rsidP="004D1D19">
      <w:pPr>
        <w:spacing w:line="480" w:lineRule="auto"/>
      </w:pPr>
      <w:r w:rsidRPr="004D1D19">
        <w:t>Patients have limited tolerance for lifelong imaging:</w:t>
      </w:r>
      <w:r w:rsidR="00240D66" w:rsidRPr="004D1D19">
        <w:t xml:space="preserve"> individual centres have reported poor</w:t>
      </w:r>
      <w:r w:rsidR="00B5289C" w:rsidRPr="004D1D19">
        <w:t xml:space="preserve"> </w:t>
      </w:r>
      <w:r w:rsidRPr="004D1D19">
        <w:t xml:space="preserve">compliance (attendance) with </w:t>
      </w:r>
      <w:r w:rsidR="000A726F" w:rsidRPr="004D1D19">
        <w:t xml:space="preserve">EVAR surveillance </w:t>
      </w:r>
      <w:r w:rsidR="00B5289C" w:rsidRPr="004D1D19">
        <w:t>in the years following surgery</w:t>
      </w:r>
      <w:r w:rsidR="004D6F78" w:rsidRPr="004D1D19">
        <w:fldChar w:fldCharType="begin">
          <w:fldData xml:space="preserve">PEVuZE5vdGU+PENpdGU+PEF1dGhvcj5BYnVSYWhtYTwvQXV0aG9yPjxZZWFyPjIwMTY8L1llYXI+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</w:fldData>
        </w:fldChar>
      </w:r>
      <w:r w:rsidR="000B6D92">
        <w:instrText xml:space="preserve"> ADDIN EN.CITE </w:instrText>
      </w:r>
      <w:r w:rsidR="000B6D92">
        <w:fldChar w:fldCharType="begin">
          <w:fldData xml:space="preserve">PEVuZE5vdGU+PENpdGU+PEF1dGhvcj5BYnVSYWhtYTwvQXV0aG9yPjxZZWFyPjIwMTY8L1llYXI+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</w:fldData>
        </w:fldChar>
      </w:r>
      <w:r w:rsidR="000B6D92">
        <w:instrText xml:space="preserve"> ADDIN EN.CITE.DATA </w:instrText>
      </w:r>
      <w:r w:rsidR="000B6D92">
        <w:fldChar w:fldCharType="end"/>
      </w:r>
      <w:r w:rsidR="004D6F78" w:rsidRPr="004D1D19">
        <w:fldChar w:fldCharType="separate"/>
      </w:r>
      <w:r w:rsidR="000722F5" w:rsidRPr="000722F5">
        <w:rPr>
          <w:noProof/>
          <w:vertAlign w:val="superscript"/>
        </w:rPr>
        <w:t>15-20</w:t>
      </w:r>
      <w:r w:rsidR="004D6F78" w:rsidRPr="004D1D19">
        <w:fldChar w:fldCharType="end"/>
      </w:r>
      <w:r w:rsidR="00521CE0" w:rsidRPr="004D1D19">
        <w:t xml:space="preserve"> </w:t>
      </w:r>
      <w:r w:rsidR="000A726F" w:rsidRPr="004D1D19">
        <w:t xml:space="preserve">but there is </w:t>
      </w:r>
      <w:r w:rsidR="00B37048">
        <w:t xml:space="preserve">still </w:t>
      </w:r>
      <w:r w:rsidR="000A726F" w:rsidRPr="004D1D19">
        <w:t>little understanding of the impact of incomplete endograft surveillance</w:t>
      </w:r>
      <w:r w:rsidR="00B5289C" w:rsidRPr="004D1D19">
        <w:t xml:space="preserve"> on</w:t>
      </w:r>
      <w:r w:rsidR="000A726F" w:rsidRPr="004D1D19">
        <w:t xml:space="preserve"> reintervention rates, aneurysm rupture, or overall mortality</w:t>
      </w:r>
      <w:r w:rsidR="00B37048">
        <w:fldChar w:fldCharType="begin">
          <w:fldData xml:space="preserve">PEVuZE5vdGU+PENpdGU+PEF1dGhvcj5HcmltYTwvQXV0aG9yPjxZZWFyPjIwMTg8L1llYXI+PFJl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==
</w:fldData>
        </w:fldChar>
      </w:r>
      <w:r w:rsidR="00B37048">
        <w:instrText xml:space="preserve"> ADDIN EN.CITE </w:instrText>
      </w:r>
      <w:r w:rsidR="00B37048">
        <w:fldChar w:fldCharType="begin">
          <w:fldData xml:space="preserve">PEVuZE5vdGU+PENpdGU+PEF1dGhvcj5HcmltYTwvQXV0aG9yPjxZZWFyPjIwMTg8L1llYXI+PFJl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==
</w:fldData>
        </w:fldChar>
      </w:r>
      <w:r w:rsidR="00B37048">
        <w:instrText xml:space="preserve"> ADDIN EN.CITE.DATA </w:instrText>
      </w:r>
      <w:r w:rsidR="00B37048">
        <w:fldChar w:fldCharType="end"/>
      </w:r>
      <w:r w:rsidR="00B37048">
        <w:fldChar w:fldCharType="separate"/>
      </w:r>
      <w:r w:rsidR="00B37048" w:rsidRPr="00B37048">
        <w:rPr>
          <w:noProof/>
          <w:vertAlign w:val="superscript"/>
        </w:rPr>
        <w:t>21</w:t>
      </w:r>
      <w:r w:rsidR="00B37048">
        <w:fldChar w:fldCharType="end"/>
      </w:r>
      <w:r w:rsidR="000A726F" w:rsidRPr="004D1D19">
        <w:t xml:space="preserve">. The </w:t>
      </w:r>
      <w:r w:rsidR="00B55B3A" w:rsidRPr="004D1D19">
        <w:t>primary aim of the present study was</w:t>
      </w:r>
      <w:r w:rsidR="000A726F" w:rsidRPr="004D1D19">
        <w:t xml:space="preserve"> to </w:t>
      </w:r>
      <w:r w:rsidR="00240D66" w:rsidRPr="004D1D19">
        <w:t>investigate</w:t>
      </w:r>
      <w:r w:rsidR="00036F67" w:rsidRPr="004D1D19">
        <w:t xml:space="preserve"> </w:t>
      </w:r>
      <w:r w:rsidR="00CE6102" w:rsidRPr="004D1D19">
        <w:t xml:space="preserve">adherence to EVAR surveillance programs in </w:t>
      </w:r>
      <w:r w:rsidR="0029363E" w:rsidRPr="004D1D19">
        <w:t>differen</w:t>
      </w:r>
      <w:r w:rsidR="00401DC9" w:rsidRPr="004D1D19">
        <w:t xml:space="preserve">t centres in the </w:t>
      </w:r>
      <w:r w:rsidR="00015DDB" w:rsidRPr="004D1D19">
        <w:t>UK</w:t>
      </w:r>
      <w:r w:rsidR="00CE6102" w:rsidRPr="004D1D19">
        <w:t xml:space="preserve"> and</w:t>
      </w:r>
      <w:r w:rsidR="00401DC9" w:rsidRPr="004D1D19">
        <w:t xml:space="preserve"> the</w:t>
      </w:r>
      <w:r w:rsidR="00B37048">
        <w:t xml:space="preserve"> secondary aim was to analyse the</w:t>
      </w:r>
      <w:r w:rsidR="0029363E" w:rsidRPr="004D1D19">
        <w:t xml:space="preserve"> </w:t>
      </w:r>
      <w:r w:rsidR="0021272C" w:rsidRPr="004D1D19">
        <w:t>impact of lack of compliance on patient safety with regards to</w:t>
      </w:r>
      <w:r w:rsidR="00B73C92" w:rsidRPr="004D1D19">
        <w:t xml:space="preserve"> reintervention </w:t>
      </w:r>
      <w:r w:rsidR="00401DC9" w:rsidRPr="004D1D19">
        <w:t>and</w:t>
      </w:r>
      <w:r w:rsidR="00B73C92" w:rsidRPr="004D1D19">
        <w:t xml:space="preserve"> mortality</w:t>
      </w:r>
      <w:r w:rsidR="0021272C" w:rsidRPr="004D1D19">
        <w:t>.</w:t>
      </w:r>
      <w:r w:rsidR="00B73C92" w:rsidRPr="004D1D19">
        <w:t xml:space="preserve"> </w:t>
      </w:r>
    </w:p>
    <w:p w14:paraId="318ED5CE" w14:textId="77777777" w:rsidR="00EA05DB" w:rsidRPr="004D1D19" w:rsidRDefault="00EA05DB" w:rsidP="004D1D19">
      <w:pPr>
        <w:spacing w:line="480" w:lineRule="auto"/>
      </w:pPr>
    </w:p>
    <w:p w14:paraId="48919B07" w14:textId="6C59816E" w:rsidR="00EA05DB" w:rsidRPr="004D1D19" w:rsidRDefault="00EA05DB" w:rsidP="004D1D19">
      <w:pPr>
        <w:spacing w:line="480" w:lineRule="auto"/>
      </w:pPr>
    </w:p>
    <w:p w14:paraId="63C2DBA4" w14:textId="4F0D3406" w:rsidR="00B5289C" w:rsidRPr="004D1D19" w:rsidRDefault="009F513B" w:rsidP="004D1D19">
      <w:pPr>
        <w:spacing w:line="480" w:lineRule="auto"/>
        <w:jc w:val="center"/>
        <w:rPr>
          <w:b/>
        </w:rPr>
      </w:pPr>
      <w:r w:rsidRPr="004D1D19">
        <w:rPr>
          <w:b/>
        </w:rPr>
        <w:lastRenderedPageBreak/>
        <w:t>Methods</w:t>
      </w:r>
    </w:p>
    <w:p w14:paraId="2704BB50" w14:textId="68743B1D" w:rsidR="00CE6102" w:rsidRPr="004D1D19" w:rsidRDefault="00CE6102" w:rsidP="004D1D19">
      <w:pPr>
        <w:spacing w:line="480" w:lineRule="auto"/>
        <w:rPr>
          <w:bCs/>
        </w:rPr>
      </w:pPr>
      <w:r w:rsidRPr="004D1D19">
        <w:rPr>
          <w:lang w:eastAsia="en-GB"/>
        </w:rPr>
        <w:t>This study was completed in accordance with the STROBE statement</w:t>
      </w:r>
      <w:r w:rsidRPr="004D1D19">
        <w:rPr>
          <w:lang w:eastAsia="en-GB"/>
        </w:rPr>
        <w:fldChar w:fldCharType="begin"/>
      </w:r>
      <w:r w:rsidR="00233CE4">
        <w:rPr>
          <w:lang w:eastAsia="en-GB"/>
        </w:rPr>
        <w:instrText xml:space="preserve"> ADDIN EN.CITE &lt;EndNote&gt;&lt;Cite&gt;&lt;Author&gt;von Elm&lt;/Author&gt;&lt;Year&gt;2007&lt;/Year&gt;&lt;RecNum&gt;3825&lt;/RecNum&gt;&lt;DisplayText&gt;&lt;style face="superscript"&gt;22&lt;/style&gt;&lt;/DisplayText&gt;&lt;record&gt;&lt;rec-number&gt;3825&lt;/rec-number&gt;&lt;foreign-keys&gt;&lt;key app="EN" db-id="2eewppzefe9sf8ewxf5505di9vszt2xxv2pp" timestamp="1528138343"&gt;3825&lt;/key&gt;&lt;/foreign-keys&gt;&lt;ref-type name="Journal Article"&gt;17&lt;/ref-type&gt;&lt;contributors&gt;&lt;authors&gt;&lt;author&gt;von Elm, Erik&lt;/author&gt;&lt;author&gt;Altman, Douglas G.&lt;/author&gt;&lt;author&gt;Egger, Matthias&lt;/author&gt;&lt;author&gt;Pocock, Stuart J.&lt;/author&gt;&lt;author&gt;Gotzsche, P. C.&lt;/author&gt;&lt;author&gt;Vandenbroucke, Jan P.&lt;/author&gt;&lt;author&gt;Initiative, for the Strobe&lt;/author&gt;&lt;/authors&gt;&lt;/contributors&gt;&lt;titles&gt;&lt;title&gt;The Strengthening the Reporting of Observational Studies in Epidemiology (STROBE) Statement: Guidelines for Reporting Observational Studies&lt;/title&gt;&lt;secondary-title&gt;PLoS Medicine&lt;/secondary-title&gt;&lt;/titles&gt;&lt;periodical&gt;&lt;full-title&gt;PLoS Medicine&lt;/full-title&gt;&lt;abbr-1&gt;PLoS Med.&lt;/abbr-1&gt;&lt;abbr-2&gt;PLoS Med&lt;/abbr-2&gt;&lt;/periodical&gt;&lt;pages&gt;e296-e296&lt;/pages&gt;&lt;volume&gt;4&lt;/volume&gt;&lt;number&gt;10&lt;/number&gt;&lt;dates&gt;&lt;year&gt;2007&lt;/year&gt;&lt;/dates&gt;&lt;publisher&gt;Public Library of Science&lt;/publisher&gt;&lt;urls&gt;&lt;related-urls&gt;&lt;url&gt;http://dx.plos.org/10.1371/journal.pmed.0040296&lt;/url&gt;&lt;/related-urls&gt;&lt;/urls&gt;&lt;electronic-resource-num&gt;10.1371/journal.pmed.0040296&lt;/electronic-resource-num&gt;&lt;/record&gt;&lt;/Cite&gt;&lt;/EndNote&gt;</w:instrText>
      </w:r>
      <w:r w:rsidRPr="004D1D19">
        <w:rPr>
          <w:lang w:eastAsia="en-GB"/>
        </w:rPr>
        <w:fldChar w:fldCharType="separate"/>
      </w:r>
      <w:r w:rsidR="00233CE4" w:rsidRPr="00233CE4">
        <w:rPr>
          <w:noProof/>
          <w:vertAlign w:val="superscript"/>
          <w:lang w:eastAsia="en-GB"/>
        </w:rPr>
        <w:t>22</w:t>
      </w:r>
      <w:r w:rsidRPr="004D1D19">
        <w:rPr>
          <w:lang w:eastAsia="en-GB"/>
        </w:rPr>
        <w:fldChar w:fldCharType="end"/>
      </w:r>
      <w:r w:rsidRPr="004D1D19">
        <w:rPr>
          <w:lang w:eastAsia="en-GB"/>
        </w:rPr>
        <w:t xml:space="preserve">. </w:t>
      </w:r>
      <w:r w:rsidR="00D43B43" w:rsidRPr="004D1D19">
        <w:t xml:space="preserve">Ten vascular networks in the </w:t>
      </w:r>
      <w:r w:rsidR="00015DDB" w:rsidRPr="004D1D19">
        <w:t>UK</w:t>
      </w:r>
      <w:r w:rsidR="00D43B43" w:rsidRPr="004D1D19">
        <w:t xml:space="preserve"> contributed to the EVAR-SCREEN study, recording data for all patients undergoing EVAR for intact infrarenal AAA from 1/1/2007 to </w:t>
      </w:r>
      <w:r w:rsidR="004849C9" w:rsidRPr="004D1D19">
        <w:t>31/12/2010</w:t>
      </w:r>
      <w:r w:rsidR="00D43B43" w:rsidRPr="004D1D19">
        <w:rPr>
          <w:bCs/>
        </w:rPr>
        <w:t>. Follow-up was closed on 31/7/2014.</w:t>
      </w:r>
      <w:r w:rsidR="0070513D" w:rsidRPr="004D1D19">
        <w:rPr>
          <w:bCs/>
        </w:rPr>
        <w:t xml:space="preserve"> </w:t>
      </w:r>
    </w:p>
    <w:p w14:paraId="11122CA4" w14:textId="77777777" w:rsidR="00CE6102" w:rsidRPr="004D1D19" w:rsidRDefault="0070513D" w:rsidP="004D1D19">
      <w:pPr>
        <w:spacing w:line="480" w:lineRule="auto"/>
        <w:rPr>
          <w:bCs/>
        </w:rPr>
      </w:pPr>
      <w:r w:rsidRPr="004D1D19">
        <w:rPr>
          <w:bCs/>
        </w:rPr>
        <w:t>Patients with ruptured AAA or those requiring open repair or implantation of branch/fenestrated</w:t>
      </w:r>
      <w:r w:rsidR="007F54AF" w:rsidRPr="004D1D19">
        <w:rPr>
          <w:bCs/>
        </w:rPr>
        <w:t xml:space="preserve"> </w:t>
      </w:r>
      <w:r w:rsidRPr="004D1D19">
        <w:rPr>
          <w:bCs/>
        </w:rPr>
        <w:t xml:space="preserve">devices were excluded. </w:t>
      </w:r>
      <w:r w:rsidR="00B55B3A" w:rsidRPr="004D1D19">
        <w:rPr>
          <w:bCs/>
        </w:rPr>
        <w:t xml:space="preserve">A pragmatic, “real-world” approach was desired to include reporting of patients receiving endografts outside manufacturer “instructions for use” (IFU). </w:t>
      </w:r>
    </w:p>
    <w:p w14:paraId="271B1AA5" w14:textId="172EA14A" w:rsidR="00CE6102" w:rsidRPr="004D1D19" w:rsidRDefault="00CE6102" w:rsidP="004D1D19">
      <w:pPr>
        <w:spacing w:line="480" w:lineRule="auto"/>
        <w:rPr>
          <w:bCs/>
        </w:rPr>
      </w:pPr>
      <w:r w:rsidRPr="004D1D19">
        <w:rPr>
          <w:bCs/>
        </w:rPr>
        <w:t>Each centre provided the</w:t>
      </w:r>
      <w:r w:rsidR="00744301" w:rsidRPr="004D1D19">
        <w:rPr>
          <w:bCs/>
        </w:rPr>
        <w:t>ir respective</w:t>
      </w:r>
      <w:r w:rsidRPr="004D1D19">
        <w:rPr>
          <w:bCs/>
        </w:rPr>
        <w:t xml:space="preserve"> surveillance protocol (provided in web-supplementary material</w:t>
      </w:r>
      <w:r w:rsidR="00015DDB" w:rsidRPr="004D1D19">
        <w:rPr>
          <w:bCs/>
        </w:rPr>
        <w:t>, Table S1</w:t>
      </w:r>
      <w:r w:rsidRPr="004D1D19">
        <w:rPr>
          <w:bCs/>
        </w:rPr>
        <w:t xml:space="preserve">). </w:t>
      </w:r>
      <w:r w:rsidR="007F54AF" w:rsidRPr="004D1D19">
        <w:rPr>
          <w:bCs/>
        </w:rPr>
        <w:t xml:space="preserve">Surveillance protocols varied by centre, but all centres performed at least two scans in the first year after device implantation, followed by annual imaging with duplex ultrasound. Three centres additionally utilised CT imaging at 3 months post-EVAR, and 1 year.  </w:t>
      </w:r>
      <w:r w:rsidR="00D43B43" w:rsidRPr="004D1D19">
        <w:rPr>
          <w:bCs/>
        </w:rPr>
        <w:t xml:space="preserve"> </w:t>
      </w:r>
    </w:p>
    <w:p w14:paraId="3A2500F3" w14:textId="68C659BB" w:rsidR="00CE6102" w:rsidRPr="004D1D19" w:rsidRDefault="00CE6102" w:rsidP="004D1D19">
      <w:pPr>
        <w:spacing w:line="480" w:lineRule="auto"/>
        <w:rPr>
          <w:bCs/>
        </w:rPr>
      </w:pPr>
      <w:r w:rsidRPr="004D1D19">
        <w:rPr>
          <w:bCs/>
        </w:rPr>
        <w:t>Non-compliance with surveillance was defined by an 18-month period in which no surveillance imaging was performed prior to the end of the study or censoring and was reported using survival analysis.</w:t>
      </w:r>
    </w:p>
    <w:p w14:paraId="08195004" w14:textId="3B5F085C" w:rsidR="0013401E" w:rsidRPr="004D1D19" w:rsidRDefault="0070513D" w:rsidP="004D1D19">
      <w:pPr>
        <w:spacing w:line="480" w:lineRule="auto"/>
        <w:rPr>
          <w:bCs/>
        </w:rPr>
      </w:pPr>
      <w:r w:rsidRPr="004D1D19">
        <w:rPr>
          <w:bCs/>
        </w:rPr>
        <w:t>Reintervention was defined on an intention-to-treat basis and a</w:t>
      </w:r>
      <w:r w:rsidR="00A33CE6" w:rsidRPr="004D1D19">
        <w:rPr>
          <w:bCs/>
        </w:rPr>
        <w:t>ll participati</w:t>
      </w:r>
      <w:r w:rsidRPr="004D1D19">
        <w:rPr>
          <w:bCs/>
        </w:rPr>
        <w:t>ng centres followed a policy of</w:t>
      </w:r>
      <w:r w:rsidR="00A33CE6" w:rsidRPr="004D1D19">
        <w:rPr>
          <w:bCs/>
        </w:rPr>
        <w:t xml:space="preserve"> </w:t>
      </w:r>
      <w:r w:rsidRPr="004D1D19">
        <w:rPr>
          <w:bCs/>
        </w:rPr>
        <w:t xml:space="preserve">endograft </w:t>
      </w:r>
      <w:r w:rsidR="00737C04" w:rsidRPr="004D1D19">
        <w:rPr>
          <w:bCs/>
        </w:rPr>
        <w:t>reintervention</w:t>
      </w:r>
      <w:r w:rsidRPr="004D1D19">
        <w:rPr>
          <w:bCs/>
        </w:rPr>
        <w:t xml:space="preserve"> in cases of demonstrable </w:t>
      </w:r>
      <w:r w:rsidRPr="004D1D19">
        <w:t xml:space="preserve">type 1 or 3 </w:t>
      </w:r>
      <w:proofErr w:type="spellStart"/>
      <w:r w:rsidRPr="004D1D19">
        <w:t>endoleak</w:t>
      </w:r>
      <w:proofErr w:type="spellEnd"/>
      <w:r w:rsidRPr="004D1D19">
        <w:t xml:space="preserve">, sac expansion or device migration greater than 5mm on cross-sectional imaging, or in the presence of symptomatic endograft limb stenosis or occlusion. Type 2 </w:t>
      </w:r>
      <w:proofErr w:type="spellStart"/>
      <w:r w:rsidRPr="004D1D19">
        <w:t>endoleak</w:t>
      </w:r>
      <w:proofErr w:type="spellEnd"/>
      <w:r w:rsidRPr="004D1D19">
        <w:t xml:space="preserve"> was subject to reintervention only if associated with sac expansion, and no centres practiced prophylactic embolization of lumbar or inferior mesenteric vessels at the time of endograft implantation</w:t>
      </w:r>
      <w:r w:rsidR="00B37048">
        <w:t xml:space="preserve"> in this series</w:t>
      </w:r>
      <w:r w:rsidRPr="004D1D19">
        <w:t>.</w:t>
      </w:r>
      <w:r w:rsidR="0013401E" w:rsidRPr="004D1D19">
        <w:t xml:space="preserve"> </w:t>
      </w:r>
    </w:p>
    <w:p w14:paraId="5B81D6F4" w14:textId="77777777" w:rsidR="00CE6102" w:rsidRPr="004D1D19" w:rsidRDefault="00CE6102" w:rsidP="004D1D19">
      <w:pPr>
        <w:spacing w:line="480" w:lineRule="auto"/>
        <w:rPr>
          <w:bCs/>
        </w:rPr>
      </w:pPr>
    </w:p>
    <w:p w14:paraId="1C3413AA" w14:textId="5FF861FE" w:rsidR="0070513D" w:rsidRPr="004D1D19" w:rsidRDefault="00CE6102" w:rsidP="004D1D19">
      <w:pPr>
        <w:spacing w:line="480" w:lineRule="auto"/>
        <w:rPr>
          <w:bCs/>
        </w:rPr>
      </w:pPr>
      <w:r w:rsidRPr="004D1D19">
        <w:rPr>
          <w:bCs/>
        </w:rPr>
        <w:lastRenderedPageBreak/>
        <w:t>Information was collected retrospectively regarding patient demographics, maximum aneurysm diameter at repair, attendance at the surveillance appointment preceding either reintervention/death or the conclusion of study follow-up, reintervention or mortality, and the distance from the patient’s home address to the hospital where surveillance was performed. Death and cause of death were identified from clinical records in each participating centre.</w:t>
      </w:r>
      <w:r w:rsidR="00C208EC" w:rsidRPr="004D1D19">
        <w:rPr>
          <w:bCs/>
        </w:rPr>
        <w:t xml:space="preserve"> </w:t>
      </w:r>
      <w:r w:rsidR="000B6D92">
        <w:rPr>
          <w:bCs/>
        </w:rPr>
        <w:t>The Follow Up Index (FUI)</w:t>
      </w:r>
      <w:r w:rsidR="000B6D92">
        <w:rPr>
          <w:bCs/>
        </w:rPr>
        <w:fldChar w:fldCharType="begin"/>
      </w:r>
      <w:r w:rsidR="00233CE4">
        <w:rPr>
          <w:bCs/>
        </w:rPr>
        <w:instrText xml:space="preserve"> ADDIN EN.CITE &lt;EndNote&gt;&lt;Cite&gt;&lt;Author&gt;von Allmen&lt;/Author&gt;&lt;Year&gt;2015&lt;/Year&gt;&lt;RecNum&gt;4128&lt;/RecNum&gt;&lt;DisplayText&gt;&lt;style face="superscript"&gt;23&lt;/style&gt;&lt;/DisplayText&gt;&lt;record&gt;&lt;rec-number&gt;4128&lt;/rec-number&gt;&lt;foreign-keys&gt;&lt;key app="EN" db-id="2eewppzefe9sf8ewxf5505di9vszt2xxv2pp" timestamp="1528138873"&gt;4128&lt;/key&gt;&lt;/foreign-keys&gt;&lt;ref-type name="Journal Article"&gt;17&lt;/ref-type&gt;&lt;contributors&gt;&lt;authors&gt;&lt;author&gt;von Allmen, Regula S.&lt;/author&gt;&lt;author&gt;Weiss, Salome&lt;/author&gt;&lt;author&gt;Tevaearai, Hendrik T.&lt;/author&gt;&lt;author&gt;Kuemmerli, Christoph&lt;/author&gt;&lt;author&gt;Tinner, Christian&lt;/author&gt;&lt;author&gt;Carrel, Thierry P.&lt;/author&gt;&lt;author&gt;Schmidli, Juerg&lt;/author&gt;&lt;author&gt;Dick, Florian&lt;/author&gt;&lt;/authors&gt;&lt;/contributors&gt;&lt;titles&gt;&lt;title&gt;Completeness of Follow-Up Determines Validity of Study Findings: Results of a Prospective Repeated Measures Cohort Study&lt;/title&gt;&lt;secondary-title&gt;PLOS ONE&lt;/secondary-title&gt;&lt;/titles&gt;&lt;periodical&gt;&lt;full-title&gt;PloS One&lt;/full-title&gt;&lt;abbr-1&gt;PLoS One&lt;/abbr-1&gt;&lt;abbr-2&gt;PLoS One&lt;/abbr-2&gt;&lt;/periodical&gt;&lt;pages&gt;e0140817&lt;/pages&gt;&lt;volume&gt;10&lt;/volume&gt;&lt;number&gt;10&lt;/number&gt;&lt;dates&gt;&lt;year&gt;2015&lt;/year&gt;&lt;/dates&gt;&lt;publisher&gt;Public Library of Science&lt;/publisher&gt;&lt;urls&gt;&lt;related-urls&gt;&lt;url&gt;https://doi.org/10.1371/journal.pone.0140817&lt;/url&gt;&lt;/related-urls&gt;&lt;/urls&gt;&lt;electronic-resource-num&gt;10.1371/journal.pone.0140817&lt;/electronic-resource-num&gt;&lt;/record&gt;&lt;/Cite&gt;&lt;/EndNote&gt;</w:instrText>
      </w:r>
      <w:r w:rsidR="000B6D92">
        <w:rPr>
          <w:bCs/>
        </w:rPr>
        <w:fldChar w:fldCharType="separate"/>
      </w:r>
      <w:r w:rsidR="00233CE4" w:rsidRPr="00233CE4">
        <w:rPr>
          <w:bCs/>
          <w:noProof/>
          <w:vertAlign w:val="superscript"/>
        </w:rPr>
        <w:t>23</w:t>
      </w:r>
      <w:r w:rsidR="000B6D92">
        <w:rPr>
          <w:bCs/>
        </w:rPr>
        <w:fldChar w:fldCharType="end"/>
      </w:r>
      <w:r w:rsidR="000B6D92">
        <w:rPr>
          <w:bCs/>
        </w:rPr>
        <w:t xml:space="preserve"> </w:t>
      </w:r>
      <w:r w:rsidR="00B81CFC">
        <w:rPr>
          <w:bCs/>
        </w:rPr>
        <w:t xml:space="preserve">, which is a measure to describe the completeness of follow up in clinical studies, </w:t>
      </w:r>
      <w:r w:rsidR="000B6D92">
        <w:rPr>
          <w:bCs/>
        </w:rPr>
        <w:t>was then calculated.</w:t>
      </w:r>
    </w:p>
    <w:p w14:paraId="38820127" w14:textId="77777777" w:rsidR="00CE6102" w:rsidRPr="004D1D19" w:rsidRDefault="00CE6102" w:rsidP="004D1D19">
      <w:pPr>
        <w:spacing w:line="480" w:lineRule="auto"/>
        <w:rPr>
          <w:bCs/>
        </w:rPr>
      </w:pPr>
    </w:p>
    <w:p w14:paraId="324592DC" w14:textId="441DED9B" w:rsidR="000E407D" w:rsidRPr="004D1D19" w:rsidRDefault="00D43B43" w:rsidP="004D1D19">
      <w:pPr>
        <w:spacing w:line="480" w:lineRule="auto"/>
        <w:rPr>
          <w:bCs/>
        </w:rPr>
      </w:pPr>
      <w:r w:rsidRPr="004D1D19">
        <w:rPr>
          <w:bCs/>
        </w:rPr>
        <w:t xml:space="preserve">The primary outcome </w:t>
      </w:r>
      <w:r w:rsidR="00A33CE6" w:rsidRPr="004D1D19">
        <w:rPr>
          <w:bCs/>
        </w:rPr>
        <w:t xml:space="preserve">for analysis </w:t>
      </w:r>
      <w:r w:rsidRPr="004D1D19">
        <w:rPr>
          <w:bCs/>
        </w:rPr>
        <w:t>w</w:t>
      </w:r>
      <w:r w:rsidR="00B37048">
        <w:rPr>
          <w:bCs/>
        </w:rPr>
        <w:t>as</w:t>
      </w:r>
      <w:r w:rsidR="00A33CE6" w:rsidRPr="004D1D19">
        <w:rPr>
          <w:bCs/>
        </w:rPr>
        <w:t xml:space="preserve"> non-compliance with surveillance</w:t>
      </w:r>
      <w:r w:rsidR="00B37048">
        <w:rPr>
          <w:bCs/>
        </w:rPr>
        <w:t>. Secondary outcomes were</w:t>
      </w:r>
      <w:r w:rsidRPr="004D1D19">
        <w:rPr>
          <w:bCs/>
        </w:rPr>
        <w:t xml:space="preserve"> </w:t>
      </w:r>
      <w:r w:rsidR="00737C04" w:rsidRPr="004D1D19">
        <w:rPr>
          <w:bCs/>
        </w:rPr>
        <w:t>reintervention</w:t>
      </w:r>
      <w:r w:rsidRPr="004D1D19">
        <w:rPr>
          <w:bCs/>
        </w:rPr>
        <w:t xml:space="preserve"> for</w:t>
      </w:r>
      <w:r w:rsidR="00A33CE6" w:rsidRPr="004D1D19">
        <w:rPr>
          <w:bCs/>
        </w:rPr>
        <w:t xml:space="preserve"> </w:t>
      </w:r>
      <w:r w:rsidR="005069BD">
        <w:rPr>
          <w:bCs/>
        </w:rPr>
        <w:t>reinterventions</w:t>
      </w:r>
      <w:r w:rsidR="00A33CE6" w:rsidRPr="004D1D19">
        <w:rPr>
          <w:bCs/>
        </w:rPr>
        <w:t xml:space="preserve"> </w:t>
      </w:r>
      <w:r w:rsidR="000E407D" w:rsidRPr="004D1D19">
        <w:rPr>
          <w:bCs/>
        </w:rPr>
        <w:t xml:space="preserve">, </w:t>
      </w:r>
      <w:r w:rsidRPr="004D1D19">
        <w:rPr>
          <w:bCs/>
        </w:rPr>
        <w:t>AAA-related mor</w:t>
      </w:r>
      <w:r w:rsidR="00A33CE6" w:rsidRPr="004D1D19">
        <w:rPr>
          <w:bCs/>
        </w:rPr>
        <w:t xml:space="preserve">tality </w:t>
      </w:r>
      <w:r w:rsidR="000E407D" w:rsidRPr="004D1D19">
        <w:rPr>
          <w:bCs/>
        </w:rPr>
        <w:t>and all-cause mortality</w:t>
      </w:r>
      <w:r w:rsidR="00A33CE6" w:rsidRPr="004D1D19">
        <w:rPr>
          <w:bCs/>
        </w:rPr>
        <w:t>.</w:t>
      </w:r>
      <w:r w:rsidR="000E407D" w:rsidRPr="004D1D19">
        <w:rPr>
          <w:bCs/>
        </w:rPr>
        <w:t xml:space="preserve"> </w:t>
      </w:r>
    </w:p>
    <w:p w14:paraId="59BC42ED" w14:textId="661E4C0D" w:rsidR="00A33CE6" w:rsidRPr="004D1D19" w:rsidRDefault="00A33CE6" w:rsidP="008D2C07">
      <w:pPr>
        <w:autoSpaceDE w:val="0"/>
        <w:autoSpaceDN w:val="0"/>
        <w:adjustRightInd w:val="0"/>
        <w:spacing w:line="480" w:lineRule="auto"/>
        <w:rPr>
          <w:bCs/>
        </w:rPr>
      </w:pPr>
      <w:r w:rsidRPr="004D1D19">
        <w:rPr>
          <w:bCs/>
        </w:rPr>
        <w:t xml:space="preserve"> </w:t>
      </w:r>
    </w:p>
    <w:p w14:paraId="26606068" w14:textId="77777777" w:rsidR="00A33CE6" w:rsidRPr="004D1D19" w:rsidRDefault="00A33CE6" w:rsidP="004D1D19">
      <w:pPr>
        <w:spacing w:line="480" w:lineRule="auto"/>
        <w:rPr>
          <w:b/>
          <w:bCs/>
        </w:rPr>
      </w:pPr>
      <w:r w:rsidRPr="004D1D19">
        <w:rPr>
          <w:b/>
          <w:bCs/>
        </w:rPr>
        <w:t>Statistical Analysis</w:t>
      </w:r>
    </w:p>
    <w:p w14:paraId="2392A14B" w14:textId="692AD26B" w:rsidR="00B53034" w:rsidRDefault="0070513D" w:rsidP="004D1D19">
      <w:pPr>
        <w:spacing w:line="480" w:lineRule="auto"/>
      </w:pPr>
      <w:r w:rsidRPr="004D1D19">
        <w:t>Analyses were performed using SAS version 9.</w:t>
      </w:r>
      <w:r w:rsidR="00CF3C8B" w:rsidRPr="004D1D19">
        <w:t>4</w:t>
      </w:r>
      <w:r w:rsidRPr="004D1D19">
        <w:t xml:space="preserve"> (SAS Institute, Cary, NC, USA). </w:t>
      </w:r>
      <w:r w:rsidR="00B37048">
        <w:t>Inverse probability weights were calculated from the predicted probabilities of a logistic regression with compliance being the outcome variable and age, gender, follow-up index (FUI)</w:t>
      </w:r>
      <w:r w:rsidR="00B739DA">
        <w:fldChar w:fldCharType="begin"/>
      </w:r>
      <w:r w:rsidR="00233CE4">
        <w:instrText xml:space="preserve"> ADDIN EN.CITE &lt;EndNote&gt;&lt;Cite&gt;&lt;Author&gt;von Allmen&lt;/Author&gt;&lt;Year&gt;2015&lt;/Year&gt;&lt;RecNum&gt;4128&lt;/RecNum&gt;&lt;DisplayText&gt;&lt;style face="superscript"&gt;23&lt;/style&gt;&lt;/DisplayText&gt;&lt;record&gt;&lt;rec-number&gt;4128&lt;/rec-number&gt;&lt;foreign-keys&gt;&lt;key app="EN" db-id="2eewppzefe9sf8ewxf5505di9vszt2xxv2pp" timestamp="1528138873"&gt;4128&lt;/key&gt;&lt;/foreign-keys&gt;&lt;ref-type name="Journal Article"&gt;17&lt;/ref-type&gt;&lt;contributors&gt;&lt;authors&gt;&lt;author&gt;von Allmen, Regula S.&lt;/author&gt;&lt;author&gt;Weiss, Salome&lt;/author&gt;&lt;author&gt;Tevaearai, Hendrik T.&lt;/author&gt;&lt;author&gt;Kuemmerli, Christoph&lt;/author&gt;&lt;author&gt;Tinner, Christian&lt;/author&gt;&lt;author&gt;Carrel, Thierry P.&lt;/author&gt;&lt;author&gt;Schmidli, Juerg&lt;/author&gt;&lt;author&gt;Dick, Florian&lt;/author&gt;&lt;/authors&gt;&lt;/contributors&gt;&lt;titles&gt;&lt;title&gt;Completeness of Follow-Up Determines Validity of Study Findings: Results of a Prospective Repeated Measures Cohort Study&lt;/title&gt;&lt;secondary-title&gt;PLOS ONE&lt;/secondary-title&gt;&lt;/titles&gt;&lt;periodical&gt;&lt;full-title&gt;PloS One&lt;/full-title&gt;&lt;abbr-1&gt;PLoS One&lt;/abbr-1&gt;&lt;abbr-2&gt;PLoS One&lt;/abbr-2&gt;&lt;/periodical&gt;&lt;pages&gt;e0140817&lt;/pages&gt;&lt;volume&gt;10&lt;/volume&gt;&lt;number&gt;10&lt;/number&gt;&lt;dates&gt;&lt;year&gt;2015&lt;/year&gt;&lt;/dates&gt;&lt;publisher&gt;Public Library of Science&lt;/publisher&gt;&lt;urls&gt;&lt;related-urls&gt;&lt;url&gt;https://doi.org/10.1371/journal.pone.0140817&lt;/url&gt;&lt;/related-urls&gt;&lt;/urls&gt;&lt;electronic-resource-num&gt;10.1371/journal.pone.0140817&lt;/electronic-resource-num&gt;&lt;/record&gt;&lt;/Cite&gt;&lt;/EndNote&gt;</w:instrText>
      </w:r>
      <w:r w:rsidR="00B739DA">
        <w:fldChar w:fldCharType="separate"/>
      </w:r>
      <w:r w:rsidR="00233CE4" w:rsidRPr="00233CE4">
        <w:rPr>
          <w:noProof/>
          <w:vertAlign w:val="superscript"/>
        </w:rPr>
        <w:t>23</w:t>
      </w:r>
      <w:r w:rsidR="00B739DA">
        <w:fldChar w:fldCharType="end"/>
      </w:r>
      <w:r w:rsidR="00B37048">
        <w:t xml:space="preserve"> and maximum AAA diameter as covariate</w:t>
      </w:r>
      <w:r w:rsidR="004B1269">
        <w:t>s</w:t>
      </w:r>
      <w:r w:rsidR="00B37048">
        <w:t xml:space="preserve">. Compliance was investigated </w:t>
      </w:r>
      <w:r w:rsidR="00B739DA">
        <w:t xml:space="preserve"> </w:t>
      </w:r>
      <w:r w:rsidR="00B37048">
        <w:t xml:space="preserve">comparing patients </w:t>
      </w:r>
      <w:r w:rsidR="00B739DA">
        <w:t>with and without</w:t>
      </w:r>
      <w:r w:rsidR="00B37048">
        <w:t xml:space="preserve"> a re-intervention within the study period</w:t>
      </w:r>
      <w:r w:rsidR="00B739DA">
        <w:t xml:space="preserve"> and was also calculated using these weights</w:t>
      </w:r>
      <w:r w:rsidR="00B37048">
        <w:t xml:space="preserve">. </w:t>
      </w:r>
      <w:r w:rsidR="004B1269">
        <w:t xml:space="preserve">All-cause mortality was modelled using a weighted Cox regression. </w:t>
      </w:r>
      <w:r w:rsidR="00B37048">
        <w:t>Kaplan-Meier plots and a log-rank test were obtained</w:t>
      </w:r>
      <w:r w:rsidR="00B739DA">
        <w:t>.</w:t>
      </w:r>
      <w:r w:rsidR="00B37048">
        <w:t xml:space="preserve"> </w:t>
      </w:r>
      <w:r w:rsidRPr="004D1D19">
        <w:t>A Cox Proportional Hazards model was used to identify predictors of compliance with surveillance. Backward selection procedures were used to ascertain whether individual covariates</w:t>
      </w:r>
      <w:r w:rsidR="000919F7" w:rsidRPr="004D1D19">
        <w:t xml:space="preserve"> were associated with compliance. </w:t>
      </w:r>
      <w:r w:rsidRPr="004D1D19">
        <w:t xml:space="preserve">Inclusion in the </w:t>
      </w:r>
      <w:r w:rsidRPr="004D1D19">
        <w:lastRenderedPageBreak/>
        <w:t xml:space="preserve">model required a significance level of </w:t>
      </w:r>
      <w:r w:rsidRPr="004D1D19">
        <w:sym w:font="Symbol" w:char="F061"/>
      </w:r>
      <w:r w:rsidRPr="004D1D19">
        <w:t xml:space="preserve"> = 0.1, and significant results were reported at </w:t>
      </w:r>
      <w:r w:rsidRPr="004D1D19">
        <w:sym w:font="Symbol" w:char="F061"/>
      </w:r>
      <w:r w:rsidRPr="004D1D19">
        <w:t xml:space="preserve">=0.05. </w:t>
      </w:r>
    </w:p>
    <w:p w14:paraId="4DC01208" w14:textId="77777777" w:rsidR="00084CD9" w:rsidRPr="004D1D19" w:rsidRDefault="00084CD9" w:rsidP="004D1D19">
      <w:pPr>
        <w:spacing w:line="480" w:lineRule="auto"/>
        <w:rPr>
          <w:bCs/>
        </w:rPr>
      </w:pPr>
    </w:p>
    <w:p w14:paraId="1B5CBA56" w14:textId="181BFEC7" w:rsidR="00D43B43" w:rsidRPr="004D1D19" w:rsidRDefault="00D43B43" w:rsidP="008D2C07">
      <w:pPr>
        <w:spacing w:line="480" w:lineRule="auto"/>
        <w:jc w:val="center"/>
        <w:rPr>
          <w:b/>
          <w:bCs/>
        </w:rPr>
      </w:pPr>
      <w:r w:rsidRPr="004D1D19">
        <w:rPr>
          <w:b/>
          <w:bCs/>
        </w:rPr>
        <w:t>Results</w:t>
      </w:r>
    </w:p>
    <w:p w14:paraId="4F65269F" w14:textId="2F55570A" w:rsidR="001B09CF" w:rsidRDefault="001B09CF" w:rsidP="004D1D19">
      <w:pPr>
        <w:spacing w:line="480" w:lineRule="auto"/>
      </w:pPr>
      <w:r w:rsidRPr="004D1D19">
        <w:t xml:space="preserve">Between </w:t>
      </w:r>
      <w:r w:rsidR="00295230" w:rsidRPr="004D1D19">
        <w:t>Jan</w:t>
      </w:r>
      <w:r w:rsidR="00C202D9" w:rsidRPr="004D1D19">
        <w:t xml:space="preserve">uary </w:t>
      </w:r>
      <w:r w:rsidR="00295230" w:rsidRPr="004D1D19">
        <w:t xml:space="preserve">2007 </w:t>
      </w:r>
      <w:r w:rsidRPr="004D1D19">
        <w:t xml:space="preserve">and </w:t>
      </w:r>
      <w:r w:rsidR="00CF3C8B" w:rsidRPr="004D1D19">
        <w:t>De</w:t>
      </w:r>
      <w:r w:rsidR="00C202D9" w:rsidRPr="004D1D19">
        <w:t xml:space="preserve">cember </w:t>
      </w:r>
      <w:r w:rsidR="00CF3C8B" w:rsidRPr="004D1D19">
        <w:t>2010</w:t>
      </w:r>
      <w:r w:rsidRPr="004D1D19">
        <w:t xml:space="preserve">, </w:t>
      </w:r>
      <w:r w:rsidR="00ED72DA" w:rsidRPr="004D1D19">
        <w:t>1</w:t>
      </w:r>
      <w:r w:rsidR="00E533F0" w:rsidRPr="004D1D19">
        <w:t>4</w:t>
      </w:r>
      <w:r w:rsidR="00B81CFC">
        <w:t>14</w:t>
      </w:r>
      <w:r w:rsidRPr="004D1D19">
        <w:t xml:space="preserve"> patients underwent EVAR of non-ruptured infrarenal AAA in </w:t>
      </w:r>
      <w:r w:rsidR="00295230" w:rsidRPr="004D1D19">
        <w:t>10</w:t>
      </w:r>
      <w:r w:rsidRPr="004D1D19">
        <w:t xml:space="preserve"> EVAR</w:t>
      </w:r>
      <w:r w:rsidR="001404F6" w:rsidRPr="004D1D19">
        <w:t>-</w:t>
      </w:r>
      <w:r w:rsidRPr="004D1D19">
        <w:t xml:space="preserve">SCREEN study centres. </w:t>
      </w:r>
      <w:r w:rsidRPr="004D1D19">
        <w:rPr>
          <w:lang w:bidi="en-US"/>
        </w:rPr>
        <w:t xml:space="preserve">Median </w:t>
      </w:r>
      <w:r w:rsidR="00737C04" w:rsidRPr="004D1D19">
        <w:rPr>
          <w:lang w:bidi="en-US"/>
        </w:rPr>
        <w:t xml:space="preserve">(interquartile range, IQR) </w:t>
      </w:r>
      <w:r w:rsidRPr="004D1D19">
        <w:rPr>
          <w:lang w:bidi="en-US"/>
        </w:rPr>
        <w:t xml:space="preserve">follow-up was </w:t>
      </w:r>
      <w:r w:rsidR="00B81CFC">
        <w:rPr>
          <w:lang w:bidi="en-US"/>
        </w:rPr>
        <w:t>4</w:t>
      </w:r>
      <w:r w:rsidR="003A4D5B" w:rsidRPr="004D1D19">
        <w:rPr>
          <w:lang w:bidi="en-US"/>
        </w:rPr>
        <w:t xml:space="preserve"> years</w:t>
      </w:r>
      <w:r w:rsidRPr="004D1D19">
        <w:rPr>
          <w:lang w:bidi="en-US"/>
        </w:rPr>
        <w:t xml:space="preserve"> </w:t>
      </w:r>
      <w:r w:rsidR="003A4D5B" w:rsidRPr="004D1D19">
        <w:rPr>
          <w:lang w:bidi="en-US"/>
        </w:rPr>
        <w:t>(</w:t>
      </w:r>
      <w:r w:rsidR="00E533F0" w:rsidRPr="004D1D19">
        <w:rPr>
          <w:lang w:bidi="en-US"/>
        </w:rPr>
        <w:t>2</w:t>
      </w:r>
      <w:r w:rsidR="00045859" w:rsidRPr="004D1D19">
        <w:rPr>
          <w:lang w:bidi="en-US"/>
        </w:rPr>
        <w:t xml:space="preserve"> – </w:t>
      </w:r>
      <w:r w:rsidR="00E533F0" w:rsidRPr="004D1D19">
        <w:rPr>
          <w:lang w:bidi="en-US"/>
        </w:rPr>
        <w:t>5</w:t>
      </w:r>
      <w:r w:rsidRPr="004D1D19">
        <w:rPr>
          <w:lang w:bidi="en-US"/>
        </w:rPr>
        <w:t xml:space="preserve">). </w:t>
      </w:r>
      <w:r w:rsidR="003A4D5B" w:rsidRPr="004D1D19">
        <w:rPr>
          <w:lang w:bidi="en-US"/>
        </w:rPr>
        <w:t>89</w:t>
      </w:r>
      <w:r w:rsidRPr="004D1D19">
        <w:rPr>
          <w:lang w:bidi="en-US"/>
        </w:rPr>
        <w:t>%</w:t>
      </w:r>
      <w:r w:rsidR="00EE1920" w:rsidRPr="004D1D19">
        <w:rPr>
          <w:lang w:bidi="en-US"/>
        </w:rPr>
        <w:t xml:space="preserve"> (12</w:t>
      </w:r>
      <w:r w:rsidR="00B81CFC">
        <w:rPr>
          <w:lang w:bidi="en-US"/>
        </w:rPr>
        <w:t>54</w:t>
      </w:r>
      <w:r w:rsidR="00BE06E3" w:rsidRPr="004D1D19">
        <w:rPr>
          <w:lang w:bidi="en-US"/>
        </w:rPr>
        <w:t>/</w:t>
      </w:r>
      <w:r w:rsidR="00F17180" w:rsidRPr="004D1D19">
        <w:rPr>
          <w:lang w:bidi="en-US"/>
        </w:rPr>
        <w:t>1</w:t>
      </w:r>
      <w:r w:rsidR="00EE1920" w:rsidRPr="004D1D19">
        <w:rPr>
          <w:lang w:bidi="en-US"/>
        </w:rPr>
        <w:t>4</w:t>
      </w:r>
      <w:r w:rsidR="00B81CFC">
        <w:rPr>
          <w:lang w:bidi="en-US"/>
        </w:rPr>
        <w:t>14</w:t>
      </w:r>
      <w:r w:rsidR="00BE06E3" w:rsidRPr="004D1D19">
        <w:rPr>
          <w:lang w:bidi="en-US"/>
        </w:rPr>
        <w:t>)</w:t>
      </w:r>
      <w:r w:rsidRPr="004D1D19">
        <w:rPr>
          <w:lang w:bidi="en-US"/>
        </w:rPr>
        <w:t xml:space="preserve"> were male, and </w:t>
      </w:r>
      <w:r w:rsidR="00A53E8E" w:rsidRPr="004D1D19">
        <w:rPr>
          <w:lang w:bidi="en-US"/>
        </w:rPr>
        <w:t>median age</w:t>
      </w:r>
      <w:r w:rsidRPr="004D1D19">
        <w:rPr>
          <w:lang w:bidi="en-US"/>
        </w:rPr>
        <w:t xml:space="preserve"> was </w:t>
      </w:r>
      <w:r w:rsidR="00E533F0" w:rsidRPr="004D1D19">
        <w:rPr>
          <w:lang w:bidi="en-US"/>
        </w:rPr>
        <w:t>76</w:t>
      </w:r>
      <w:r w:rsidR="003A4D5B" w:rsidRPr="004D1D19">
        <w:rPr>
          <w:lang w:bidi="en-US"/>
        </w:rPr>
        <w:t xml:space="preserve"> </w:t>
      </w:r>
      <w:r w:rsidRPr="004D1D19">
        <w:rPr>
          <w:lang w:bidi="en-US"/>
        </w:rPr>
        <w:t>(</w:t>
      </w:r>
      <w:r w:rsidR="00E533F0" w:rsidRPr="004D1D19">
        <w:rPr>
          <w:lang w:bidi="en-US"/>
        </w:rPr>
        <w:t>7</w:t>
      </w:r>
      <w:r w:rsidR="00B81CFC">
        <w:rPr>
          <w:lang w:bidi="en-US"/>
        </w:rPr>
        <w:t>1</w:t>
      </w:r>
      <w:r w:rsidR="00E533F0" w:rsidRPr="004D1D19">
        <w:rPr>
          <w:lang w:bidi="en-US"/>
        </w:rPr>
        <w:t xml:space="preserve"> – 8</w:t>
      </w:r>
      <w:r w:rsidR="00B81CFC">
        <w:rPr>
          <w:lang w:bidi="en-US"/>
        </w:rPr>
        <w:t>1</w:t>
      </w:r>
      <w:r w:rsidRPr="004D1D19">
        <w:rPr>
          <w:lang w:bidi="en-US"/>
        </w:rPr>
        <w:t>) years. The median maximum AAA diameter was</w:t>
      </w:r>
      <w:r w:rsidR="003A4D5B" w:rsidRPr="004D1D19">
        <w:rPr>
          <w:lang w:bidi="en-US"/>
        </w:rPr>
        <w:t xml:space="preserve"> 6</w:t>
      </w:r>
      <w:r w:rsidR="00B81CFC">
        <w:rPr>
          <w:lang w:bidi="en-US"/>
        </w:rPr>
        <w:t>2</w:t>
      </w:r>
      <w:r w:rsidRPr="004D1D19">
        <w:rPr>
          <w:lang w:bidi="en-US"/>
        </w:rPr>
        <w:t xml:space="preserve"> (</w:t>
      </w:r>
      <w:r w:rsidR="00E31554" w:rsidRPr="004D1D19">
        <w:rPr>
          <w:lang w:bidi="en-US"/>
        </w:rPr>
        <w:t>57-69</w:t>
      </w:r>
      <w:r w:rsidRPr="004D1D19">
        <w:rPr>
          <w:lang w:bidi="en-US"/>
        </w:rPr>
        <w:t>) mm</w:t>
      </w:r>
      <w:r w:rsidR="00F17180" w:rsidRPr="004D1D19">
        <w:rPr>
          <w:lang w:bidi="en-US"/>
        </w:rPr>
        <w:t>.  Most pa</w:t>
      </w:r>
      <w:r w:rsidRPr="004D1D19">
        <w:rPr>
          <w:lang w:bidi="en-US"/>
        </w:rPr>
        <w:t xml:space="preserve">tients received EVAR using Zenith Flex </w:t>
      </w:r>
      <w:r w:rsidRPr="004D1D19">
        <w:t xml:space="preserve">(Cook Medical, Bloomington, Indiana, USA) in </w:t>
      </w:r>
      <w:r w:rsidR="00E533F0" w:rsidRPr="004D1D19">
        <w:t>8</w:t>
      </w:r>
      <w:r w:rsidR="00B81CFC">
        <w:t>52</w:t>
      </w:r>
      <w:r w:rsidRPr="004D1D19">
        <w:t>/</w:t>
      </w:r>
      <w:r w:rsidR="00EE1920" w:rsidRPr="004D1D19">
        <w:t>14</w:t>
      </w:r>
      <w:r w:rsidR="00B81CFC">
        <w:t>14</w:t>
      </w:r>
      <w:r w:rsidRPr="004D1D19">
        <w:t xml:space="preserve"> (</w:t>
      </w:r>
      <w:r w:rsidR="00E533F0" w:rsidRPr="004D1D19">
        <w:t>6</w:t>
      </w:r>
      <w:r w:rsidR="00B81CFC">
        <w:t>1</w:t>
      </w:r>
      <w:r w:rsidRPr="004D1D19">
        <w:t xml:space="preserve">%), </w:t>
      </w:r>
      <w:proofErr w:type="spellStart"/>
      <w:r w:rsidRPr="004D1D19">
        <w:t>Endurant</w:t>
      </w:r>
      <w:proofErr w:type="spellEnd"/>
      <w:r w:rsidRPr="004D1D19">
        <w:t xml:space="preserve"> (Medtronic Inc., Santa Rosa, California, USA) (</w:t>
      </w:r>
      <w:r w:rsidR="00E533F0" w:rsidRPr="004D1D19">
        <w:t>30</w:t>
      </w:r>
      <w:r w:rsidR="00B81CFC">
        <w:t>1</w:t>
      </w:r>
      <w:r w:rsidR="00E533F0" w:rsidRPr="004D1D19">
        <w:t>/14</w:t>
      </w:r>
      <w:r w:rsidR="00B81CFC">
        <w:t>14</w:t>
      </w:r>
      <w:r w:rsidRPr="004D1D19">
        <w:t xml:space="preserve">, </w:t>
      </w:r>
      <w:r w:rsidR="00E31554" w:rsidRPr="004D1D19">
        <w:t>21</w:t>
      </w:r>
      <w:r w:rsidRPr="004D1D19">
        <w:t>%) or Excluder-C3 (Gore Medical, Flagstaff, AZ, USA) devices</w:t>
      </w:r>
      <w:r w:rsidR="00E533F0" w:rsidRPr="004D1D19">
        <w:t xml:space="preserve"> (6</w:t>
      </w:r>
      <w:r w:rsidR="00B81CFC">
        <w:t>2</w:t>
      </w:r>
      <w:r w:rsidR="00F17180" w:rsidRPr="004D1D19">
        <w:t>/</w:t>
      </w:r>
      <w:r w:rsidR="00B81CFC" w:rsidRPr="004D1D19">
        <w:t>14</w:t>
      </w:r>
      <w:r w:rsidR="00B81CFC">
        <w:t>14</w:t>
      </w:r>
      <w:r w:rsidR="00B81CFC" w:rsidRPr="004D1D19">
        <w:t xml:space="preserve"> </w:t>
      </w:r>
      <w:r w:rsidR="005143E2" w:rsidRPr="004D1D19">
        <w:t>4</w:t>
      </w:r>
      <w:r w:rsidR="0008537D" w:rsidRPr="004D1D19">
        <w:t>%).</w:t>
      </w:r>
    </w:p>
    <w:p w14:paraId="79480AA3" w14:textId="043A9421" w:rsidR="0003210D" w:rsidRPr="004D1D19" w:rsidRDefault="0003210D" w:rsidP="004D1D19">
      <w:pPr>
        <w:spacing w:line="480" w:lineRule="auto"/>
      </w:pPr>
      <w:r>
        <w:t xml:space="preserve">At the end of the study period </w:t>
      </w:r>
      <w:r w:rsidRPr="004D1D19">
        <w:t xml:space="preserve">there was a total of </w:t>
      </w:r>
      <w:r w:rsidR="00F52296">
        <w:t>378</w:t>
      </w:r>
      <w:r w:rsidRPr="004D1D19">
        <w:t xml:space="preserve"> patients</w:t>
      </w:r>
      <w:r>
        <w:t xml:space="preserve"> with five years of follow up</w:t>
      </w:r>
      <w:r w:rsidRPr="004D1D19">
        <w:t xml:space="preserve"> available for analysis</w:t>
      </w:r>
      <w:r>
        <w:t xml:space="preserve"> (Table 1).</w:t>
      </w:r>
      <w:r w:rsidR="004B1269">
        <w:t xml:space="preserve"> </w:t>
      </w:r>
      <w:r>
        <w:t>C</w:t>
      </w:r>
      <w:r w:rsidRPr="004D1D19">
        <w:t>ompliance with surveillance was 66% (6</w:t>
      </w:r>
      <w:r>
        <w:t>1</w:t>
      </w:r>
      <w:r w:rsidRPr="004D1D19">
        <w:t>% - 6</w:t>
      </w:r>
      <w:r>
        <w:t>8</w:t>
      </w:r>
      <w:r w:rsidRPr="004D1D19">
        <w:t xml:space="preserve">%) [Figure 1]. Compliance at individual centres varied widely, from 9% to </w:t>
      </w:r>
      <w:r>
        <w:t>88</w:t>
      </w:r>
      <w:r w:rsidRPr="004D1D19">
        <w:t xml:space="preserve">% [Table </w:t>
      </w:r>
      <w:r>
        <w:t>2</w:t>
      </w:r>
      <w:r w:rsidRPr="004D1D19">
        <w:t>]</w:t>
      </w:r>
      <w:r>
        <w:t>.</w:t>
      </w:r>
    </w:p>
    <w:p w14:paraId="68CD00B5" w14:textId="6465C44C" w:rsidR="00217151" w:rsidRPr="004D1D19" w:rsidRDefault="00217151" w:rsidP="004D1D19">
      <w:pPr>
        <w:spacing w:line="480" w:lineRule="auto"/>
        <w:rPr>
          <w:bCs/>
        </w:rPr>
      </w:pPr>
      <w:r w:rsidRPr="000958FD">
        <w:t>57 patients were removed from the analysis beca</w:t>
      </w:r>
      <w:r w:rsidR="00EE153E" w:rsidRPr="004D1D19">
        <w:t xml:space="preserve">use the </w:t>
      </w:r>
      <w:r w:rsidR="00B81CFC">
        <w:t xml:space="preserve">data on follow-up surveillance </w:t>
      </w:r>
      <w:r w:rsidR="0003210D">
        <w:t>imag</w:t>
      </w:r>
      <w:r w:rsidR="00B81CFC">
        <w:t>ing was missing</w:t>
      </w:r>
      <w:r w:rsidRPr="004D1D19">
        <w:t xml:space="preserve">. </w:t>
      </w:r>
      <w:r w:rsidR="0003210D">
        <w:t>23% out of the total number of non-compliant patients (i.e. 7.4% out of the total population) were deliberately removed from surveillance by the study centres</w:t>
      </w:r>
      <w:r w:rsidR="00F34FDE">
        <w:t xml:space="preserve"> but </w:t>
      </w:r>
      <w:r w:rsidR="00F34FDE" w:rsidRPr="004D1D19">
        <w:t>detailed description of the reasons that led to this are not fully known</w:t>
      </w:r>
      <w:r w:rsidR="0003210D">
        <w:t>.</w:t>
      </w:r>
      <w:r w:rsidR="0003210D" w:rsidRPr="000958FD">
        <w:t xml:space="preserve"> </w:t>
      </w:r>
      <w:r w:rsidRPr="000958FD">
        <w:t>The me</w:t>
      </w:r>
      <w:r w:rsidR="00B81CFC">
        <w:t>di</w:t>
      </w:r>
      <w:r w:rsidRPr="000958FD">
        <w:t>an (</w:t>
      </w:r>
      <w:r w:rsidR="00B81CFC">
        <w:t>IQR</w:t>
      </w:r>
      <w:r w:rsidRPr="000958FD">
        <w:t xml:space="preserve">) FUI for patients </w:t>
      </w:r>
      <w:r w:rsidR="001404F6" w:rsidRPr="004D1D19">
        <w:t xml:space="preserve">who were alive </w:t>
      </w:r>
      <w:r w:rsidRPr="000958FD">
        <w:t>during the study was 0.</w:t>
      </w:r>
      <w:r w:rsidR="00736A48">
        <w:t>9</w:t>
      </w:r>
      <w:r w:rsidR="00736A48" w:rsidRPr="000958FD">
        <w:t xml:space="preserve"> </w:t>
      </w:r>
      <w:r w:rsidRPr="000958FD">
        <w:t>(0.</w:t>
      </w:r>
      <w:r w:rsidR="00736A48">
        <w:t>6-1</w:t>
      </w:r>
      <w:r w:rsidRPr="000958FD">
        <w:t>)</w:t>
      </w:r>
      <w:r w:rsidR="00736A48">
        <w:t>. The median (IQR) FUI for compliant patients was 0.9 (0.9-1) while the median (IQR) for non-compliant patients was 0.4 (0.2-0.6).</w:t>
      </w:r>
      <w:r w:rsidR="00E742AD">
        <w:t>There was a significant difference between the mean FUI for compliant patients and non-compliant patients (p</w:t>
      </w:r>
      <w:r w:rsidR="00F34FDE">
        <w:t xml:space="preserve"> </w:t>
      </w:r>
      <w:r w:rsidR="00E742AD">
        <w:t>=</w:t>
      </w:r>
      <w:r w:rsidR="00F34FDE">
        <w:t xml:space="preserve"> </w:t>
      </w:r>
      <w:r w:rsidR="00E742AD">
        <w:t>0.0001).</w:t>
      </w:r>
    </w:p>
    <w:p w14:paraId="68F57CA7" w14:textId="77777777" w:rsidR="00217151" w:rsidRPr="004D1D19" w:rsidRDefault="00217151" w:rsidP="004D1D19">
      <w:pPr>
        <w:spacing w:line="480" w:lineRule="auto"/>
      </w:pPr>
    </w:p>
    <w:p w14:paraId="44E5C867" w14:textId="3D8B2F77" w:rsidR="00645CD9" w:rsidRPr="004D1D19" w:rsidRDefault="005069BD" w:rsidP="00F34FDE">
      <w:pPr>
        <w:spacing w:line="480" w:lineRule="auto"/>
      </w:pPr>
      <w:r>
        <w:t xml:space="preserve">Compliant patients had </w:t>
      </w:r>
      <w:r w:rsidR="00F34FDE">
        <w:t xml:space="preserve">a </w:t>
      </w:r>
      <w:r w:rsidR="00550A5A">
        <w:t>higher</w:t>
      </w:r>
      <w:r w:rsidR="00291C10" w:rsidRPr="004D1D19">
        <w:t xml:space="preserve"> </w:t>
      </w:r>
      <w:r w:rsidR="00F34FDE">
        <w:t xml:space="preserve">initial </w:t>
      </w:r>
      <w:r w:rsidR="0089668D" w:rsidRPr="004D1D19">
        <w:t>a</w:t>
      </w:r>
      <w:r w:rsidR="003C2912" w:rsidRPr="004D1D19">
        <w:t>ll-cause mortality</w:t>
      </w:r>
      <w:r w:rsidR="00F34FDE">
        <w:t xml:space="preserve"> when compared to non-compliant patients (p &lt; 0.0001) but subsequently the survival lines crossed after three years, and at five years after EVAR, non-compliant patients had higher all-cause mortality  (p</w:t>
      </w:r>
      <w:r w:rsidR="00D70E14">
        <w:t xml:space="preserve"> &lt; 0.0001)</w:t>
      </w:r>
      <w:r w:rsidR="00E37C37">
        <w:t xml:space="preserve"> [Figure 2A].</w:t>
      </w:r>
      <w:r w:rsidR="003C2912" w:rsidRPr="004D1D19">
        <w:t xml:space="preserve"> </w:t>
      </w:r>
      <w:r w:rsidR="00F34FDE">
        <w:t>P</w:t>
      </w:r>
      <w:r>
        <w:t xml:space="preserve">atients with re-intervention </w:t>
      </w:r>
      <w:r w:rsidR="001C422D">
        <w:t>were more compliant with</w:t>
      </w:r>
      <w:r>
        <w:t xml:space="preserve"> EVAR surveillance, </w:t>
      </w:r>
      <w:r w:rsidR="001C422D">
        <w:t>but this</w:t>
      </w:r>
      <w:r w:rsidR="00E37C37">
        <w:t xml:space="preserve"> was no</w:t>
      </w:r>
      <w:r w:rsidR="00632760">
        <w:t>t</w:t>
      </w:r>
      <w:r w:rsidR="00E37C37">
        <w:t xml:space="preserve"> </w:t>
      </w:r>
      <w:r>
        <w:t xml:space="preserve">significant </w:t>
      </w:r>
      <w:r w:rsidR="001C422D">
        <w:t>at all five year time points</w:t>
      </w:r>
      <w:r w:rsidR="00E37C37">
        <w:t xml:space="preserve"> (p=0.4) [Figure 2B] </w:t>
      </w:r>
      <w:r w:rsidR="003B4687" w:rsidRPr="004D1D19">
        <w:t>Non-c</w:t>
      </w:r>
      <w:r w:rsidR="00645CD9" w:rsidRPr="004D1D19">
        <w:t>ompliance with surveillance was independently predicted by increasing age (HR</w:t>
      </w:r>
      <w:r w:rsidR="00BE06E3" w:rsidRPr="004D1D19">
        <w:t xml:space="preserve"> 1.0</w:t>
      </w:r>
      <w:r w:rsidR="00E37C37">
        <w:t>3</w:t>
      </w:r>
      <w:r w:rsidR="00BE06E3" w:rsidRPr="004D1D19">
        <w:t xml:space="preserve"> </w:t>
      </w:r>
      <w:r w:rsidR="00645CD9" w:rsidRPr="004D1D19">
        <w:t xml:space="preserve">per year; 95% </w:t>
      </w:r>
      <w:r w:rsidR="00EF22A6">
        <w:t>Confidence Interval (</w:t>
      </w:r>
      <w:r w:rsidR="00645CD9" w:rsidRPr="004D1D19">
        <w:t>CI</w:t>
      </w:r>
      <w:r w:rsidR="00EF22A6">
        <w:t>)</w:t>
      </w:r>
      <w:r w:rsidR="00645CD9" w:rsidRPr="004D1D19">
        <w:t xml:space="preserve"> </w:t>
      </w:r>
      <w:r w:rsidR="00BE06E3" w:rsidRPr="004D1D19">
        <w:t>1.0</w:t>
      </w:r>
      <w:r w:rsidR="00E37C37">
        <w:t>1</w:t>
      </w:r>
      <w:r w:rsidR="00645CD9" w:rsidRPr="004D1D19">
        <w:t xml:space="preserve"> to</w:t>
      </w:r>
      <w:r w:rsidR="00BE06E3" w:rsidRPr="004D1D19">
        <w:t xml:space="preserve"> 1.0</w:t>
      </w:r>
      <w:r w:rsidR="00E37C37">
        <w:t>5</w:t>
      </w:r>
      <w:r w:rsidR="00645CD9" w:rsidRPr="004D1D19">
        <w:t>; p</w:t>
      </w:r>
      <w:r w:rsidR="00BE06E3" w:rsidRPr="004D1D19">
        <w:t xml:space="preserve"> =0.0</w:t>
      </w:r>
      <w:r w:rsidR="00E37C37">
        <w:t>2</w:t>
      </w:r>
      <w:r w:rsidR="00645CD9" w:rsidRPr="004D1D19">
        <w:t xml:space="preserve">) and distance from hospital (HR </w:t>
      </w:r>
      <w:r w:rsidR="00BE06E3" w:rsidRPr="004D1D19">
        <w:t>1.0</w:t>
      </w:r>
      <w:r w:rsidR="00E37C37">
        <w:t>1</w:t>
      </w:r>
      <w:r w:rsidR="00BE06E3" w:rsidRPr="004D1D19">
        <w:t xml:space="preserve"> </w:t>
      </w:r>
      <w:r w:rsidR="00645CD9" w:rsidRPr="004D1D19">
        <w:t>per mile, 95% CI</w:t>
      </w:r>
      <w:r w:rsidR="00BE06E3" w:rsidRPr="004D1D19">
        <w:t xml:space="preserve"> 1.00</w:t>
      </w:r>
      <w:r w:rsidR="00645CD9" w:rsidRPr="004D1D19">
        <w:t xml:space="preserve"> to </w:t>
      </w:r>
      <w:r w:rsidR="00BE06E3" w:rsidRPr="004D1D19">
        <w:t>1.01</w:t>
      </w:r>
      <w:r w:rsidR="00645CD9" w:rsidRPr="004D1D19">
        <w:t>; p</w:t>
      </w:r>
      <w:r w:rsidR="00BE06E3" w:rsidRPr="004D1D19">
        <w:t>&lt;0.001</w:t>
      </w:r>
      <w:r w:rsidR="00645CD9" w:rsidRPr="004D1D19">
        <w:t>)</w:t>
      </w:r>
      <w:r w:rsidR="000E23F6" w:rsidRPr="004D1D19">
        <w:t>.</w:t>
      </w:r>
    </w:p>
    <w:p w14:paraId="3E460197" w14:textId="77777777" w:rsidR="00645CD9" w:rsidRPr="004D1D19" w:rsidRDefault="00645CD9" w:rsidP="004D1D19">
      <w:pPr>
        <w:spacing w:line="480" w:lineRule="auto"/>
        <w:rPr>
          <w:lang w:eastAsia="ja-JP"/>
        </w:rPr>
      </w:pPr>
    </w:p>
    <w:p w14:paraId="1EB7E675" w14:textId="5C9DECEB" w:rsidR="0089668D" w:rsidRPr="004D1D19" w:rsidRDefault="00B05227" w:rsidP="004D1D19">
      <w:pPr>
        <w:spacing w:line="480" w:lineRule="auto"/>
      </w:pPr>
      <w:r w:rsidRPr="004D1D19">
        <w:t>20</w:t>
      </w:r>
      <w:r w:rsidR="00EE316B">
        <w:t>4</w:t>
      </w:r>
      <w:r w:rsidRPr="004D1D19">
        <w:t xml:space="preserve"> </w:t>
      </w:r>
      <w:r w:rsidR="00124712" w:rsidRPr="004D1D19">
        <w:t xml:space="preserve">compliant </w:t>
      </w:r>
      <w:r w:rsidRPr="004D1D19">
        <w:t>patients</w:t>
      </w:r>
      <w:r w:rsidR="00270960">
        <w:t xml:space="preserve"> (21%</w:t>
      </w:r>
      <w:r w:rsidR="00FB0226">
        <w:t xml:space="preserve"> of compliant patients</w:t>
      </w:r>
      <w:r w:rsidR="00270960">
        <w:t>)</w:t>
      </w:r>
      <w:r w:rsidRPr="004D1D19">
        <w:t xml:space="preserve"> had a total of 2</w:t>
      </w:r>
      <w:r w:rsidR="00270960">
        <w:t>51</w:t>
      </w:r>
      <w:r w:rsidRPr="004D1D19">
        <w:t xml:space="preserve"> complications</w:t>
      </w:r>
      <w:r w:rsidR="00124712" w:rsidRPr="004D1D19">
        <w:t xml:space="preserve"> while 8</w:t>
      </w:r>
      <w:r w:rsidR="00270960">
        <w:t>6</w:t>
      </w:r>
      <w:r w:rsidR="00124712" w:rsidRPr="004D1D19">
        <w:t xml:space="preserve"> non-compliant patients</w:t>
      </w:r>
      <w:r w:rsidR="00270960">
        <w:t xml:space="preserve"> (19%</w:t>
      </w:r>
      <w:r w:rsidR="00FB0226">
        <w:t xml:space="preserve"> of non-compliant patients</w:t>
      </w:r>
      <w:r w:rsidR="00270960">
        <w:t>)</w:t>
      </w:r>
      <w:r w:rsidR="00124712" w:rsidRPr="004D1D19">
        <w:t xml:space="preserve"> had a total of </w:t>
      </w:r>
      <w:r w:rsidR="00270960">
        <w:t>94</w:t>
      </w:r>
      <w:r w:rsidR="00124712" w:rsidRPr="004D1D19">
        <w:t xml:space="preserve"> complications. </w:t>
      </w:r>
      <w:r w:rsidR="00270960">
        <w:t xml:space="preserve">14 patients did not have a description of their complications. </w:t>
      </w:r>
      <w:r w:rsidR="0089668D" w:rsidRPr="004D1D19">
        <w:t xml:space="preserve">The most common </w:t>
      </w:r>
      <w:r w:rsidR="003A1FD8">
        <w:t>complications were</w:t>
      </w:r>
      <w:r w:rsidR="0089668D" w:rsidRPr="004D1D19">
        <w:t xml:space="preserve"> </w:t>
      </w:r>
      <w:r w:rsidR="004E3CDE" w:rsidRPr="004D1D19">
        <w:t xml:space="preserve">Type II </w:t>
      </w:r>
      <w:proofErr w:type="spellStart"/>
      <w:r w:rsidR="004E3CDE" w:rsidRPr="004D1D19">
        <w:t>Endoleak</w:t>
      </w:r>
      <w:r w:rsidR="00A54A6E">
        <w:t>s</w:t>
      </w:r>
      <w:proofErr w:type="spellEnd"/>
      <w:r w:rsidR="0089668D" w:rsidRPr="004D1D19">
        <w:t xml:space="preserve"> (</w:t>
      </w:r>
      <w:r w:rsidR="003A1FD8">
        <w:t>compliant: 108/204</w:t>
      </w:r>
      <w:r w:rsidR="0055221D" w:rsidRPr="004D1D19">
        <w:t xml:space="preserve"> </w:t>
      </w:r>
      <w:r w:rsidR="003A1FD8">
        <w:t>53</w:t>
      </w:r>
      <w:r w:rsidR="009A36CF" w:rsidRPr="004D1D19">
        <w:t>%</w:t>
      </w:r>
      <w:r w:rsidR="003A1FD8">
        <w:t>; non-compliant: 53/86, (62%) p=0.1</w:t>
      </w:r>
      <w:r w:rsidR="009A36CF" w:rsidRPr="004D1D19">
        <w:t>)</w:t>
      </w:r>
      <w:r w:rsidR="00007691">
        <w:t xml:space="preserve">, </w:t>
      </w:r>
      <w:r w:rsidR="00FB0226">
        <w:t xml:space="preserve">and </w:t>
      </w:r>
      <w:r w:rsidR="00007691">
        <w:t xml:space="preserve">type I </w:t>
      </w:r>
      <w:proofErr w:type="spellStart"/>
      <w:r w:rsidR="00007691">
        <w:t>endoleak</w:t>
      </w:r>
      <w:r w:rsidR="00A54A6E">
        <w:t>s</w:t>
      </w:r>
      <w:proofErr w:type="spellEnd"/>
      <w:r w:rsidR="00007691">
        <w:t xml:space="preserve"> (compliant: 42/204, 21%; non-compliant: 16/86, 19% p=0.</w:t>
      </w:r>
      <w:r w:rsidR="00A54A6E">
        <w:t>9</w:t>
      </w:r>
      <w:r w:rsidR="00007691">
        <w:t>)</w:t>
      </w:r>
      <w:r w:rsidR="009A36CF" w:rsidRPr="004D1D19">
        <w:t xml:space="preserve"> </w:t>
      </w:r>
      <w:r w:rsidR="00BE06E3" w:rsidRPr="004D1D19">
        <w:t xml:space="preserve">(Table </w:t>
      </w:r>
      <w:r w:rsidR="00A54A6E">
        <w:t>3</w:t>
      </w:r>
      <w:r w:rsidR="00645CD9" w:rsidRPr="004D1D19">
        <w:t>)</w:t>
      </w:r>
      <w:r w:rsidR="00D21BEB" w:rsidRPr="004D1D19">
        <w:t xml:space="preserve"> Aneurysm rupture occurred in </w:t>
      </w:r>
      <w:r w:rsidR="00A54A6E">
        <w:t>8</w:t>
      </w:r>
      <w:r w:rsidR="00D21BEB" w:rsidRPr="004D1D19">
        <w:t xml:space="preserve"> patients, all of whom had been compliant with surveillance.</w:t>
      </w:r>
    </w:p>
    <w:p w14:paraId="29370215" w14:textId="77777777" w:rsidR="00CE6102" w:rsidRPr="004D1D19" w:rsidRDefault="00CE6102" w:rsidP="004D1D19">
      <w:pPr>
        <w:spacing w:line="480" w:lineRule="auto"/>
      </w:pPr>
    </w:p>
    <w:p w14:paraId="77B53BFD" w14:textId="1E612596" w:rsidR="00774961" w:rsidRPr="004D1D19" w:rsidRDefault="00A54A6E" w:rsidP="004D1D19">
      <w:pPr>
        <w:spacing w:line="480" w:lineRule="auto"/>
        <w:rPr>
          <w:i/>
        </w:rPr>
      </w:pPr>
      <w:r w:rsidRPr="004D1D19">
        <w:rPr>
          <w:i/>
        </w:rPr>
        <w:t>S</w:t>
      </w:r>
      <w:r>
        <w:rPr>
          <w:i/>
        </w:rPr>
        <w:t>ensitivity</w:t>
      </w:r>
      <w:r w:rsidRPr="004D1D19">
        <w:rPr>
          <w:i/>
        </w:rPr>
        <w:t xml:space="preserve"> </w:t>
      </w:r>
      <w:r w:rsidR="00720D79" w:rsidRPr="004D1D19">
        <w:rPr>
          <w:i/>
        </w:rPr>
        <w:t>analysis of mortality and re-intervention</w:t>
      </w:r>
    </w:p>
    <w:p w14:paraId="0629FDC2" w14:textId="0ECB5EA6" w:rsidR="00774961" w:rsidRPr="004D1D19" w:rsidRDefault="00A54A6E" w:rsidP="004D1D19">
      <w:pPr>
        <w:spacing w:line="480" w:lineRule="auto"/>
      </w:pPr>
      <w:r>
        <w:t>Centre</w:t>
      </w:r>
      <w:r w:rsidR="00774961" w:rsidRPr="004D1D19">
        <w:t xml:space="preserve"> </w:t>
      </w:r>
      <w:r w:rsidR="006F4F3F" w:rsidRPr="004D1D19">
        <w:t>nine</w:t>
      </w:r>
      <w:r w:rsidR="00774961" w:rsidRPr="004D1D19">
        <w:t xml:space="preserve"> and </w:t>
      </w:r>
      <w:r w:rsidR="006F4F3F" w:rsidRPr="004D1D19">
        <w:t>ten</w:t>
      </w:r>
      <w:r w:rsidR="00774961" w:rsidRPr="004D1D19">
        <w:t xml:space="preserve"> had poor compliance rate, </w:t>
      </w:r>
      <w:r>
        <w:t>26</w:t>
      </w:r>
      <w:r w:rsidR="00774961" w:rsidRPr="004D1D19">
        <w:t xml:space="preserve">% and </w:t>
      </w:r>
      <w:r>
        <w:t>7</w:t>
      </w:r>
      <w:r w:rsidR="00774961" w:rsidRPr="004D1D19">
        <w:t>% respectively</w:t>
      </w:r>
      <w:r>
        <w:t>. Therefore sensitivity</w:t>
      </w:r>
      <w:r w:rsidR="00774961" w:rsidRPr="004D1D19">
        <w:t xml:space="preserve"> analysis wa</w:t>
      </w:r>
      <w:r w:rsidR="003110A2" w:rsidRPr="004D1D19">
        <w:t>s carried out to determine whet</w:t>
      </w:r>
      <w:r w:rsidR="00774961" w:rsidRPr="004D1D19">
        <w:t>her</w:t>
      </w:r>
      <w:r w:rsidR="003110A2" w:rsidRPr="004D1D19">
        <w:t xml:space="preserve"> the analysis was confounded by these two centres.</w:t>
      </w:r>
      <w:r w:rsidR="00632760">
        <w:t xml:space="preserve"> </w:t>
      </w:r>
      <w:r>
        <w:t>1270</w:t>
      </w:r>
      <w:r w:rsidR="0029715F" w:rsidRPr="004D1D19">
        <w:t xml:space="preserve"> patients underwent EVAR of non-ruptured infrarenal AAA in centres one to eight. </w:t>
      </w:r>
      <w:r w:rsidR="00720D79" w:rsidRPr="004D1D19">
        <w:t>O</w:t>
      </w:r>
      <w:r w:rsidR="003110A2" w:rsidRPr="004D1D19">
        <w:t xml:space="preserve">verall compliance rate </w:t>
      </w:r>
      <w:r w:rsidR="006F4F3F" w:rsidRPr="004D1D19">
        <w:t xml:space="preserve">of centres one to </w:t>
      </w:r>
      <w:r w:rsidR="00720D79" w:rsidRPr="004D1D19">
        <w:t>eight</w:t>
      </w:r>
      <w:r w:rsidR="006F4F3F" w:rsidRPr="004D1D19">
        <w:t xml:space="preserve"> </w:t>
      </w:r>
      <w:r w:rsidR="003110A2" w:rsidRPr="004D1D19">
        <w:t xml:space="preserve">was </w:t>
      </w:r>
      <w:r w:rsidR="006D596F">
        <w:t>71</w:t>
      </w:r>
      <w:r w:rsidR="003110A2" w:rsidRPr="004D1D19">
        <w:t>% (</w:t>
      </w:r>
      <w:r w:rsidR="006D596F">
        <w:t>68</w:t>
      </w:r>
      <w:r w:rsidR="003110A2" w:rsidRPr="004D1D19">
        <w:t xml:space="preserve">% </w:t>
      </w:r>
      <w:r w:rsidR="003110A2" w:rsidRPr="004D1D19">
        <w:lastRenderedPageBreak/>
        <w:t>- 7</w:t>
      </w:r>
      <w:r w:rsidR="006D596F">
        <w:t>4</w:t>
      </w:r>
      <w:r w:rsidR="00D81FA2" w:rsidRPr="004D1D19">
        <w:t>%) [Appendix 1]</w:t>
      </w:r>
      <w:r w:rsidR="003110A2" w:rsidRPr="004D1D19">
        <w:t xml:space="preserve"> </w:t>
      </w:r>
      <w:r w:rsidR="00FB0226">
        <w:t>Similar results were noted in survival rates and reintervention rates</w:t>
      </w:r>
      <w:r w:rsidR="00632760">
        <w:t xml:space="preserve"> </w:t>
      </w:r>
      <w:r w:rsidR="003110A2" w:rsidRPr="004D1D19">
        <w:t>[</w:t>
      </w:r>
      <w:r w:rsidR="00B872E4">
        <w:t xml:space="preserve">Appendix </w:t>
      </w:r>
      <w:r w:rsidR="00632760">
        <w:t xml:space="preserve">2 and </w:t>
      </w:r>
      <w:r w:rsidR="00B872E4">
        <w:t>3</w:t>
      </w:r>
      <w:r w:rsidR="003110A2" w:rsidRPr="004D1D19">
        <w:t>]</w:t>
      </w:r>
    </w:p>
    <w:p w14:paraId="533F855F" w14:textId="2E5A35AB" w:rsidR="0008537D" w:rsidRPr="004D1D19" w:rsidRDefault="0008537D" w:rsidP="004D1D19">
      <w:pPr>
        <w:spacing w:line="480" w:lineRule="auto"/>
        <w:rPr>
          <w:b/>
        </w:rPr>
      </w:pPr>
    </w:p>
    <w:p w14:paraId="53A5B93B" w14:textId="4756426F" w:rsidR="001A7043" w:rsidRPr="004D1D19" w:rsidRDefault="0089668D" w:rsidP="004D1D19">
      <w:pPr>
        <w:spacing w:line="480" w:lineRule="auto"/>
        <w:jc w:val="center"/>
        <w:rPr>
          <w:b/>
        </w:rPr>
      </w:pPr>
      <w:r w:rsidRPr="004D1D19">
        <w:rPr>
          <w:b/>
        </w:rPr>
        <w:t>Discussion</w:t>
      </w:r>
    </w:p>
    <w:p w14:paraId="0855F8F7" w14:textId="29A7CF3D" w:rsidR="00B96F9E" w:rsidRPr="004D1D19" w:rsidRDefault="001A7043" w:rsidP="004D1D19">
      <w:pPr>
        <w:spacing w:line="480" w:lineRule="auto"/>
      </w:pPr>
      <w:r w:rsidRPr="004D1D19">
        <w:t xml:space="preserve">The main finding of this study was that compliance with EVAR surveillance was </w:t>
      </w:r>
      <w:r w:rsidR="003B4687" w:rsidRPr="004D1D19">
        <w:t>variable across multiple centres</w:t>
      </w:r>
      <w:r w:rsidRPr="004D1D19">
        <w:t xml:space="preserve"> in the </w:t>
      </w:r>
      <w:r w:rsidR="001C19F2" w:rsidRPr="004D1D19">
        <w:t>UK</w:t>
      </w:r>
      <w:r w:rsidR="003B5280">
        <w:t xml:space="preserve"> which ranged from 7% to 88% and </w:t>
      </w:r>
      <w:r w:rsidR="001D6185">
        <w:t xml:space="preserve">increasing age and distance to hospital were the main </w:t>
      </w:r>
      <w:r w:rsidR="00962EF2">
        <w:t>predictors of</w:t>
      </w:r>
      <w:r w:rsidR="001D6185">
        <w:t xml:space="preserve"> lack of compliance with EVAR surveillance</w:t>
      </w:r>
      <w:r w:rsidRPr="004D1D19">
        <w:t>.</w:t>
      </w:r>
      <w:r w:rsidR="001D6185">
        <w:t xml:space="preserve"> </w:t>
      </w:r>
      <w:r w:rsidRPr="004D1D19">
        <w:t xml:space="preserve"> </w:t>
      </w:r>
      <w:bookmarkStart w:id="2" w:name="_Hlk524208381"/>
      <w:r w:rsidR="009311C8" w:rsidRPr="004D1D19">
        <w:t xml:space="preserve">These findings </w:t>
      </w:r>
      <w:r w:rsidR="00B96F9E" w:rsidRPr="004D1D19">
        <w:t xml:space="preserve">suggest  </w:t>
      </w:r>
      <w:r w:rsidR="000A31B8">
        <w:t xml:space="preserve">there </w:t>
      </w:r>
      <w:r w:rsidR="0002660F" w:rsidRPr="004D1D19">
        <w:t xml:space="preserve">is </w:t>
      </w:r>
      <w:r w:rsidR="000A31B8">
        <w:t xml:space="preserve">a </w:t>
      </w:r>
      <w:r w:rsidR="0002660F" w:rsidRPr="004D1D19">
        <w:t xml:space="preserve">need to understand the factors underlying such wide variation in compliance with surveillance between vascular networks, </w:t>
      </w:r>
      <w:r w:rsidR="00AB2344">
        <w:t xml:space="preserve">and </w:t>
      </w:r>
      <w:r w:rsidR="0002660F" w:rsidRPr="004D1D19">
        <w:t xml:space="preserve">to identify the infrastructure and processes that are associated with best practice. Research should </w:t>
      </w:r>
      <w:r w:rsidR="00B96F9E" w:rsidRPr="004D1D19">
        <w:t>more closely examine</w:t>
      </w:r>
      <w:r w:rsidR="009A3BFD" w:rsidRPr="004D1D19">
        <w:t xml:space="preserve"> </w:t>
      </w:r>
      <w:r w:rsidR="0002660F" w:rsidRPr="004D1D19">
        <w:t xml:space="preserve">existing </w:t>
      </w:r>
      <w:r w:rsidR="00B96F9E" w:rsidRPr="004D1D19">
        <w:t xml:space="preserve">policies for </w:t>
      </w:r>
      <w:r w:rsidR="009311C8" w:rsidRPr="004D1D19">
        <w:t>endograft surveillance</w:t>
      </w:r>
      <w:r w:rsidR="00B96F9E" w:rsidRPr="004D1D19">
        <w:t xml:space="preserve"> to define or enhance their utility, </w:t>
      </w:r>
      <w:r w:rsidR="00AB2344">
        <w:t xml:space="preserve">patients’ acceptance to attend surveillance, </w:t>
      </w:r>
      <w:r w:rsidR="00B96F9E" w:rsidRPr="004D1D19">
        <w:t>a</w:t>
      </w:r>
      <w:bookmarkEnd w:id="2"/>
      <w:r w:rsidR="00B96F9E" w:rsidRPr="004D1D19">
        <w:t>nd the clinical</w:t>
      </w:r>
      <w:r w:rsidR="00C202D9" w:rsidRPr="004D1D19">
        <w:t xml:space="preserve"> consequence</w:t>
      </w:r>
      <w:r w:rsidR="00B96F9E" w:rsidRPr="004D1D19">
        <w:t xml:space="preserve"> of </w:t>
      </w:r>
      <w:r w:rsidR="00B65511" w:rsidRPr="004D1D19">
        <w:t xml:space="preserve">deviation from </w:t>
      </w:r>
      <w:r w:rsidR="0002660F" w:rsidRPr="004D1D19">
        <w:t>surveillance protocols</w:t>
      </w:r>
      <w:r w:rsidR="00B96F9E" w:rsidRPr="004D1D19">
        <w:t xml:space="preserve"> requires closer examination.</w:t>
      </w:r>
      <w:r w:rsidR="007C626F" w:rsidRPr="004D1D19">
        <w:t xml:space="preserve"> </w:t>
      </w:r>
    </w:p>
    <w:p w14:paraId="6B3BDB06" w14:textId="5088187C" w:rsidR="00B96F9E" w:rsidRPr="004D1D19" w:rsidRDefault="0053783A" w:rsidP="0053783A">
      <w:pPr>
        <w:spacing w:line="480" w:lineRule="auto"/>
      </w:pPr>
      <w:r w:rsidRPr="004D1D19">
        <w:t>In the present study, overall compliance with surveillance was poor and further research is required to elucidate the patients’ perspective underlying this phenomenon. Several authors have demonstrated poor compliance rates in single centre experiences</w:t>
      </w:r>
      <w:r w:rsidRPr="004D1D19">
        <w:fldChar w:fldCharType="begin">
          <w:fldData xml:space="preserve">PEVuZE5vdGU+PENpdGU+PEF1dGhvcj5BYnVSYWhtYTwvQXV0aG9yPjxZZWFyPjIwMTY8L1llYXI+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</w:fldData>
        </w:fldChar>
      </w:r>
      <w:r w:rsidR="00233CE4">
        <w:instrText xml:space="preserve"> ADDIN EN.CITE </w:instrText>
      </w:r>
      <w:r w:rsidR="00233CE4">
        <w:fldChar w:fldCharType="begin">
          <w:fldData xml:space="preserve">PEVuZE5vdGU+PENpdGU+PEF1dGhvcj5BYnVSYWhtYTwvQXV0aG9yPjxZZWFyPjIwMTY8L1llYXI+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</w:fldData>
        </w:fldChar>
      </w:r>
      <w:r w:rsidR="00233CE4">
        <w:instrText xml:space="preserve"> ADDIN EN.CITE.DATA </w:instrText>
      </w:r>
      <w:r w:rsidR="00233CE4">
        <w:fldChar w:fldCharType="end"/>
      </w:r>
      <w:r w:rsidRPr="004D1D19">
        <w:fldChar w:fldCharType="separate"/>
      </w:r>
      <w:r w:rsidR="00233CE4" w:rsidRPr="00233CE4">
        <w:rPr>
          <w:noProof/>
          <w:vertAlign w:val="superscript"/>
        </w:rPr>
        <w:t>10, 15-20, 24-26</w:t>
      </w:r>
      <w:r w:rsidRPr="004D1D19">
        <w:fldChar w:fldCharType="end"/>
      </w:r>
      <w:r w:rsidRPr="004D1D19">
        <w:t xml:space="preserve">, and the present study confirms that this phenomenon was reproduced in a multi-centre observational cohort, though compliance was not interrogated at centre-specific level.  </w:t>
      </w:r>
      <w:r w:rsidR="00AB2344">
        <w:t xml:space="preserve">Increasing </w:t>
      </w:r>
      <w:r w:rsidRPr="004D1D19">
        <w:t>age and travelling distance from hospital</w:t>
      </w:r>
      <w:r w:rsidR="00AB2344">
        <w:t xml:space="preserve"> were found to be independent predictors of non-compliance</w:t>
      </w:r>
      <w:r w:rsidR="006B71CE">
        <w:t xml:space="preserve"> in the UK</w:t>
      </w:r>
      <w:r w:rsidRPr="004D1D19">
        <w:t>. The effect of increasing age is similar to other centres in the US</w:t>
      </w:r>
      <w:r w:rsidRPr="004D1D19">
        <w:fldChar w:fldCharType="begin">
          <w:fldData xml:space="preserve">PEVuZE5vdGU+PENpdGU+PEF1dGhvcj5TY2hhbnplcjwvQXV0aG9yPjxZZWFyPjIwMTU8L1llYXI+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==
</w:fldData>
        </w:fldChar>
      </w:r>
      <w:r w:rsidR="00233CE4">
        <w:instrText xml:space="preserve"> ADDIN EN.CITE </w:instrText>
      </w:r>
      <w:r w:rsidR="00233CE4">
        <w:fldChar w:fldCharType="begin">
          <w:fldData xml:space="preserve">PEVuZE5vdGU+PENpdGU+PEF1dGhvcj5TY2hhbnplcjwvQXV0aG9yPjxZZWFyPjIwMTU8L1llYXI+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==
</w:fldData>
        </w:fldChar>
      </w:r>
      <w:r w:rsidR="00233CE4">
        <w:instrText xml:space="preserve"> ADDIN EN.CITE.DATA </w:instrText>
      </w:r>
      <w:r w:rsidR="00233CE4">
        <w:fldChar w:fldCharType="end"/>
      </w:r>
      <w:r w:rsidRPr="004D1D19">
        <w:fldChar w:fldCharType="separate"/>
      </w:r>
      <w:r w:rsidR="00233CE4" w:rsidRPr="00233CE4">
        <w:rPr>
          <w:noProof/>
          <w:vertAlign w:val="superscript"/>
        </w:rPr>
        <w:t>17, 24</w:t>
      </w:r>
      <w:r w:rsidRPr="004D1D19">
        <w:fldChar w:fldCharType="end"/>
      </w:r>
      <w:r w:rsidRPr="004D1D19">
        <w:t xml:space="preserve"> although this effect is not seen in various centres in the EU</w:t>
      </w:r>
      <w:r w:rsidRPr="004D1D19">
        <w:fldChar w:fldCharType="begin"/>
      </w:r>
      <w:r>
        <w:instrText xml:space="preserve"> ADDIN EN.CITE &lt;EndNote&gt;&lt;Cite&gt;&lt;Author&gt;Leurs&lt;/Author&gt;&lt;Year&gt;2005&lt;/Year&gt;&lt;RecNum&gt;3818&lt;/RecNum&gt;&lt;DisplayText&gt;&lt;style face="superscript"&gt;20&lt;/style&gt;&lt;/DisplayText&gt;&lt;record&gt;&lt;rec-number&gt;3818&lt;/rec-number&gt;&lt;foreign-keys&gt;&lt;key app="EN" db-id="2eewppzefe9sf8ewxf5505di9vszt2xxv2pp" timestamp="1528138342"&gt;3818&lt;/key&gt;&lt;/foreign-keys&gt;&lt;ref-type name="Journal Article"&gt;17&lt;/ref-type&gt;&lt;contributors&gt;&lt;authors&gt;&lt;author&gt;Leurs, Lina J.&lt;/author&gt;&lt;author&gt;Laheij, Robert J.&lt;/author&gt;&lt;author&gt;Buth, Jaap&lt;/author&gt;&lt;/authors&gt;&lt;/contributors&gt;&lt;titles&gt;&lt;title&gt;What determines and are the consequences of surveillance intensity after endovascular abdominal aortic aneurysm repair?&lt;/title&gt;&lt;secondary-title&gt;Annals of Vascular Surgery&lt;/secondary-title&gt;&lt;/titles&gt;&lt;periodical&gt;&lt;full-title&gt;Annals of Vascular Surgery&lt;/full-title&gt;&lt;abbr-1&gt;Ann. Vasc. Surg.&lt;/abbr-1&gt;&lt;abbr-2&gt;Ann Vasc Surg&lt;/abbr-2&gt;&lt;/periodical&gt;&lt;pages&gt;868-875&lt;/pages&gt;&lt;volume&gt;19&lt;/volume&gt;&lt;number&gt;6&lt;/number&gt;&lt;dates&gt;&lt;year&gt;2005&lt;/year&gt;&lt;/dates&gt;&lt;isbn&gt;0890-5096&lt;/isbn&gt;&lt;urls&gt;&lt;/urls&gt;&lt;electronic-resource-num&gt;10.1007/s10016-005-7751-2&lt;/electronic-resource-num&gt;&lt;/record&gt;&lt;/Cite&gt;&lt;/EndNote&gt;</w:instrText>
      </w:r>
      <w:r w:rsidRPr="004D1D19">
        <w:fldChar w:fldCharType="separate"/>
      </w:r>
      <w:r w:rsidRPr="000722F5">
        <w:rPr>
          <w:noProof/>
          <w:vertAlign w:val="superscript"/>
        </w:rPr>
        <w:t>20</w:t>
      </w:r>
      <w:r w:rsidRPr="004D1D19">
        <w:fldChar w:fldCharType="end"/>
      </w:r>
      <w:r w:rsidR="00632760">
        <w:t>. The</w:t>
      </w:r>
      <w:r w:rsidRPr="004D1D19">
        <w:t xml:space="preserve">  effect of distance to surveillance centre was not found to be of significance in another study in the US</w:t>
      </w:r>
      <w:r w:rsidRPr="004D1D19">
        <w:fldChar w:fldCharType="begin">
          <w:fldData xml:space="preserve">PEVuZE5vdGU+PENpdGU+PEF1dGhvcj5TYXJhbmdhcm08L0F1dGhvcj48WWVhcj4yMDEwPC9ZZWFy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</w:fldData>
        </w:fldChar>
      </w:r>
      <w:r w:rsidR="00233CE4">
        <w:instrText xml:space="preserve"> ADDIN EN.CITE </w:instrText>
      </w:r>
      <w:r w:rsidR="00233CE4">
        <w:fldChar w:fldCharType="begin">
          <w:fldData xml:space="preserve">PEVuZE5vdGU+PENpdGU+PEF1dGhvcj5TYXJhbmdhcm08L0F1dGhvcj48WWVhcj4yMDEwPC9ZZWFy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</w:fldData>
        </w:fldChar>
      </w:r>
      <w:r w:rsidR="00233CE4">
        <w:instrText xml:space="preserve"> ADDIN EN.CITE.DATA </w:instrText>
      </w:r>
      <w:r w:rsidR="00233CE4">
        <w:fldChar w:fldCharType="end"/>
      </w:r>
      <w:r w:rsidRPr="004D1D19">
        <w:fldChar w:fldCharType="separate"/>
      </w:r>
      <w:r w:rsidR="00233CE4" w:rsidRPr="00233CE4">
        <w:rPr>
          <w:noProof/>
          <w:vertAlign w:val="superscript"/>
        </w:rPr>
        <w:t>25</w:t>
      </w:r>
      <w:r w:rsidRPr="004D1D19">
        <w:fldChar w:fldCharType="end"/>
      </w:r>
      <w:r w:rsidRPr="004D1D19">
        <w:t xml:space="preserve">.  This may suggest that in addition to targeting patients at greater risk of endograft failure, research into </w:t>
      </w:r>
      <w:r w:rsidRPr="004D1D19">
        <w:lastRenderedPageBreak/>
        <w:t>how service delivery might be optimised to provide more local solutions for endograft surveillance for elderly or infirm patients less willing to travel to follow-up in the UK is required. Long-term non-invasive sac pressure monitoring has been shown to be feasible and durable</w:t>
      </w:r>
      <w:r w:rsidRPr="004D1D19">
        <w:fldChar w:fldCharType="begin">
          <w:fldData xml:space="preserve">PEVuZE5vdGU+PENpdGU+PEF1dGhvcj5FbGxvenk8L0F1dGhvcj48WWVhcj4yMDA2PC9ZZWFyPjxS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</w:fldData>
        </w:fldChar>
      </w:r>
      <w:r w:rsidR="00233CE4">
        <w:instrText xml:space="preserve"> ADDIN EN.CITE </w:instrText>
      </w:r>
      <w:r w:rsidR="00233CE4">
        <w:fldChar w:fldCharType="begin">
          <w:fldData xml:space="preserve">PEVuZE5vdGU+PENpdGU+PEF1dGhvcj5FbGxvenk8L0F1dGhvcj48WWVhcj4yMDA2PC9ZZWFyPjxS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</w:fldData>
        </w:fldChar>
      </w:r>
      <w:r w:rsidR="00233CE4">
        <w:instrText xml:space="preserve"> ADDIN EN.CITE.DATA </w:instrText>
      </w:r>
      <w:r w:rsidR="00233CE4">
        <w:fldChar w:fldCharType="end"/>
      </w:r>
      <w:r w:rsidRPr="004D1D19">
        <w:fldChar w:fldCharType="separate"/>
      </w:r>
      <w:r w:rsidR="00233CE4" w:rsidRPr="00233CE4">
        <w:rPr>
          <w:noProof/>
          <w:vertAlign w:val="superscript"/>
        </w:rPr>
        <w:t>27</w:t>
      </w:r>
      <w:r w:rsidRPr="004D1D19">
        <w:fldChar w:fldCharType="end"/>
      </w:r>
      <w:r w:rsidRPr="004D1D19">
        <w:rPr>
          <w:vertAlign w:val="superscript"/>
        </w:rPr>
        <w:t xml:space="preserve"> </w:t>
      </w:r>
      <w:r w:rsidRPr="004D1D19">
        <w:t>and telemetric sensor implantation might offer a solution for remote monitoring of aneurysm sac perfusion pressure, but there are several limitations to existing technology in terms of both cost and clinical evidence</w:t>
      </w:r>
      <w:r w:rsidRPr="004D1D19">
        <w:fldChar w:fldCharType="begin">
          <w:fldData xml:space="preserve">PEVuZE5vdGU+PENpdGU+PEF1dGhvcj5CYXVtPC9BdXRob3I+PFllYXI+MjAwMTwvWWVhcj48UmVj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</w:fldData>
        </w:fldChar>
      </w:r>
      <w:r w:rsidR="00233CE4">
        <w:instrText xml:space="preserve"> ADDIN EN.CITE </w:instrText>
      </w:r>
      <w:r w:rsidR="00233CE4">
        <w:fldChar w:fldCharType="begin">
          <w:fldData xml:space="preserve">PEVuZE5vdGU+PENpdGU+PEF1dGhvcj5CYXVtPC9BdXRob3I+PFllYXI+MjAwMTwvWWVhcj48UmVj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</w:fldData>
        </w:fldChar>
      </w:r>
      <w:r w:rsidR="00233CE4">
        <w:instrText xml:space="preserve"> ADDIN EN.CITE.DATA </w:instrText>
      </w:r>
      <w:r w:rsidR="00233CE4">
        <w:fldChar w:fldCharType="end"/>
      </w:r>
      <w:r w:rsidRPr="004D1D19">
        <w:fldChar w:fldCharType="separate"/>
      </w:r>
      <w:r w:rsidR="00233CE4" w:rsidRPr="00233CE4">
        <w:rPr>
          <w:noProof/>
          <w:vertAlign w:val="superscript"/>
        </w:rPr>
        <w:t>28</w:t>
      </w:r>
      <w:r w:rsidRPr="004D1D19">
        <w:fldChar w:fldCharType="end"/>
      </w:r>
      <w:r w:rsidRPr="004D1D19">
        <w:t xml:space="preserve">. </w:t>
      </w:r>
    </w:p>
    <w:p w14:paraId="687F88B6" w14:textId="61E1F6A1" w:rsidR="0053783A" w:rsidRDefault="009311C8" w:rsidP="0053783A">
      <w:pPr>
        <w:spacing w:line="480" w:lineRule="auto"/>
      </w:pPr>
      <w:r w:rsidRPr="004D1D19">
        <w:t>A number of studies have previously found that the majority of significant endograft complications develop</w:t>
      </w:r>
      <w:r w:rsidR="00531577" w:rsidRPr="004D1D19">
        <w:t>ed</w:t>
      </w:r>
      <w:r w:rsidRPr="004D1D19">
        <w:t xml:space="preserve"> in the interval between apparently normal surveillance scans</w:t>
      </w:r>
      <w:r w:rsidR="00E8420D" w:rsidRPr="004D1D19">
        <w:fldChar w:fldCharType="begin">
          <w:fldData xml:space="preserve">PEVuZE5vdGU+PENpdGU+PEF1dGhvcj5LYXJ0aGlrZXNhbGluZ2FtPC9BdXRob3I+PFllYXI+MjAx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</w:fldData>
        </w:fldChar>
      </w:r>
      <w:r w:rsidR="000B6D92">
        <w:instrText xml:space="preserve"> ADDIN EN.CITE </w:instrText>
      </w:r>
      <w:r w:rsidR="000B6D92">
        <w:fldChar w:fldCharType="begin">
          <w:fldData xml:space="preserve">PEVuZE5vdGU+PENpdGU+PEF1dGhvcj5LYXJ0aGlrZXNhbGluZ2FtPC9BdXRob3I+PFllYXI+MjAx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</w:fldData>
        </w:fldChar>
      </w:r>
      <w:r w:rsidR="000B6D92">
        <w:instrText xml:space="preserve"> ADDIN EN.CITE.DATA </w:instrText>
      </w:r>
      <w:r w:rsidR="000B6D92">
        <w:fldChar w:fldCharType="end"/>
      </w:r>
      <w:r w:rsidR="00E8420D" w:rsidRPr="004D1D19">
        <w:fldChar w:fldCharType="separate"/>
      </w:r>
      <w:r w:rsidR="000722F5" w:rsidRPr="000722F5">
        <w:rPr>
          <w:noProof/>
          <w:vertAlign w:val="superscript"/>
        </w:rPr>
        <w:t>8-11</w:t>
      </w:r>
      <w:r w:rsidR="00E8420D" w:rsidRPr="004D1D19">
        <w:fldChar w:fldCharType="end"/>
      </w:r>
      <w:r w:rsidR="00B96F9E" w:rsidRPr="004D1D19">
        <w:t xml:space="preserve"> or </w:t>
      </w:r>
      <w:r w:rsidRPr="004D1D19">
        <w:t xml:space="preserve">that </w:t>
      </w:r>
      <w:r w:rsidR="00FB0226">
        <w:t>the majority</w:t>
      </w:r>
      <w:r w:rsidRPr="004D1D19">
        <w:t xml:space="preserve"> of </w:t>
      </w:r>
      <w:r w:rsidR="00737C04" w:rsidRPr="004D1D19">
        <w:t>reintervention</w:t>
      </w:r>
      <w:r w:rsidRPr="004D1D19">
        <w:t xml:space="preserve">s after EVAR </w:t>
      </w:r>
      <w:r w:rsidR="00531577" w:rsidRPr="004D1D19">
        <w:t>we</w:t>
      </w:r>
      <w:r w:rsidRPr="004D1D19">
        <w:t>re prompted by the onset of symptoms between apparently normal surveillance scans</w:t>
      </w:r>
      <w:r w:rsidR="00ED7A9D" w:rsidRPr="004D1D19">
        <w:fldChar w:fldCharType="begin">
          <w:fldData xml:space="preserve">PEVuZE5vdGU+PENpdGU+PEF1dGhvcj5Ob3Jkb248L0F1dGhvcj48WWVhcj4yMDEwPC9ZZWFyPjxS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==
</w:fldData>
        </w:fldChar>
      </w:r>
      <w:r w:rsidR="000B6D92">
        <w:instrText xml:space="preserve"> ADDIN EN.CITE </w:instrText>
      </w:r>
      <w:r w:rsidR="000B6D92">
        <w:fldChar w:fldCharType="begin">
          <w:fldData xml:space="preserve">PEVuZE5vdGU+PENpdGU+PEF1dGhvcj5Ob3Jkb248L0F1dGhvcj48WWVhcj4yMDEwPC9ZZWFyPjxS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==
</w:fldData>
        </w:fldChar>
      </w:r>
      <w:r w:rsidR="000B6D92">
        <w:instrText xml:space="preserve"> ADDIN EN.CITE.DATA </w:instrText>
      </w:r>
      <w:r w:rsidR="000B6D92">
        <w:fldChar w:fldCharType="end"/>
      </w:r>
      <w:r w:rsidR="00ED7A9D" w:rsidRPr="004D1D19">
        <w:fldChar w:fldCharType="separate"/>
      </w:r>
      <w:r w:rsidR="000722F5" w:rsidRPr="000722F5">
        <w:rPr>
          <w:noProof/>
          <w:vertAlign w:val="superscript"/>
        </w:rPr>
        <w:t>3, 9-11</w:t>
      </w:r>
      <w:r w:rsidR="00ED7A9D" w:rsidRPr="004D1D19">
        <w:fldChar w:fldCharType="end"/>
      </w:r>
      <w:r w:rsidRPr="004D1D19">
        <w:t xml:space="preserve">. </w:t>
      </w:r>
      <w:r w:rsidR="003E01C5" w:rsidRPr="004D1D19">
        <w:t xml:space="preserve">The present study did not </w:t>
      </w:r>
      <w:r w:rsidR="00531577" w:rsidRPr="004D1D19">
        <w:t>examine the role of symptomatic presentation in surveillance</w:t>
      </w:r>
      <w:r w:rsidRPr="004D1D19">
        <w:t xml:space="preserve">, </w:t>
      </w:r>
      <w:r w:rsidR="00531577" w:rsidRPr="004D1D19">
        <w:t xml:space="preserve">but notably did not demonstrate an association between surveillance compliance and </w:t>
      </w:r>
      <w:r w:rsidR="001D6185">
        <w:t>reintervention</w:t>
      </w:r>
      <w:r w:rsidR="00B96F9E" w:rsidRPr="004D1D19">
        <w:t xml:space="preserve">. </w:t>
      </w:r>
      <w:r w:rsidR="001D6185">
        <w:t xml:space="preserve">This may potentially add more weight that reinterventions are not prompted by surveillance and thus imaging protocols for surveillance </w:t>
      </w:r>
      <w:r w:rsidR="0061560C">
        <w:t xml:space="preserve">may </w:t>
      </w:r>
      <w:r w:rsidR="001D6185">
        <w:t xml:space="preserve">need further refinement. </w:t>
      </w:r>
      <w:r w:rsidR="00FB0226">
        <w:t>However patients who had a reintervention appear</w:t>
      </w:r>
      <w:r w:rsidR="00FB3A78">
        <w:t>ed subsequently</w:t>
      </w:r>
      <w:r w:rsidR="00FB0226">
        <w:t xml:space="preserve"> to be more compliant to EVAR surveillance </w:t>
      </w:r>
      <w:r w:rsidR="0061560C">
        <w:t>in this study</w:t>
      </w:r>
      <w:r w:rsidR="00FB0226">
        <w:t>. This may be due to better understanding of</w:t>
      </w:r>
      <w:r w:rsidR="0061560C">
        <w:t xml:space="preserve"> the importance of surveillance. Patients who had AAA repair may feel that they are disease-free</w:t>
      </w:r>
      <w:r w:rsidR="0061560C">
        <w:fldChar w:fldCharType="begin"/>
      </w:r>
      <w:r w:rsidR="00233CE4">
        <w:instrText xml:space="preserve"> ADDIN EN.CITE &lt;EndNote&gt;&lt;Cite&gt;&lt;Author&gt;Lee&lt;/Author&gt;&lt;Year&gt;2017&lt;/Year&gt;&lt;RecNum&gt;4185&lt;/RecNum&gt;&lt;DisplayText&gt;&lt;style face="superscript"&gt;29&lt;/style&gt;&lt;/DisplayText&gt;&lt;record&gt;&lt;rec-number&gt;4185&lt;/rec-number&gt;&lt;foreign-keys&gt;&lt;key app="EN" db-id="2eewppzefe9sf8ewxf5505di9vszt2xxv2pp" timestamp="1528139039"&gt;4185&lt;/key&gt;&lt;key app="ENWeb" db-id=""&gt;0&lt;/key&gt;&lt;/foreign-keys&gt;&lt;ref-type name="Journal Article"&gt;17&lt;/ref-type&gt;&lt;contributors&gt;&lt;authors&gt;&lt;author&gt;Lee, R.&lt;/author&gt;&lt;author&gt;Jones, A.&lt;/author&gt;&lt;author&gt;Woodgate, F.&lt;/author&gt;&lt;author&gt;Bellamkonda, K.&lt;/author&gt;&lt;author&gt;Killough, N.&lt;/author&gt;&lt;author&gt;Fulford-Smith, L.&lt;/author&gt;&lt;author&gt;Hurst, K.&lt;/author&gt;&lt;author&gt;Cassimjee, I.&lt;/author&gt;&lt;author&gt;Handa, A.&lt;/author&gt;&lt;/authors&gt;&lt;/contributors&gt;&lt;auth-address&gt;Nuffield Department of Surgical Sciences, University of Oxford, Oxford, UK.&amp;#xD;Oxford Regional Vascular Services Unit, Oxford University Hospitals, NHS Trust, Oxford, UK.&lt;/auth-address&gt;&lt;titles&gt;&lt;title&gt;The Experience of Patients During the Clinical Management Pathway of Abdominal Aortic Aneurysms at a NHS Trust&lt;/title&gt;&lt;secondary-title&gt;J Patient Exp&lt;/secondary-title&gt;&lt;/titles&gt;&lt;pages&gt;202-209&lt;/pages&gt;&lt;volume&gt;4&lt;/volume&gt;&lt;number&gt;4&lt;/number&gt;&lt;edition&gt;2017/12/23&lt;/edition&gt;&lt;keywords&gt;&lt;keyword&gt;Nhs&lt;/keyword&gt;&lt;keyword&gt;abdominal aortic aneurysm&lt;/keyword&gt;&lt;keyword&gt;patient and public involvement&lt;/keyword&gt;&lt;keyword&gt;of interest with respect to the research, authorship, and/or publication of this&lt;/keyword&gt;&lt;keyword&gt;article.&lt;/keyword&gt;&lt;/keywords&gt;&lt;dates&gt;&lt;year&gt;2017&lt;/year&gt;&lt;pub-dates&gt;&lt;date&gt;Dec&lt;/date&gt;&lt;/pub-dates&gt;&lt;/dates&gt;&lt;isbn&gt;2374-3735 (Print)&amp;#xD;2374-3735 (Linking)&lt;/isbn&gt;&lt;accession-num&gt;29270463&lt;/accession-num&gt;&lt;urls&gt;&lt;related-urls&gt;&lt;url&gt;https://www.ncbi.nlm.nih.gov/pubmed/29270463&lt;/url&gt;&lt;/related-urls&gt;&lt;/urls&gt;&lt;custom2&gt;PMC5734520&lt;/custom2&gt;&lt;electronic-resource-num&gt;10.1177/2374373517715010&lt;/electronic-resource-num&gt;&lt;/record&gt;&lt;/Cite&gt;&lt;/EndNote&gt;</w:instrText>
      </w:r>
      <w:r w:rsidR="0061560C">
        <w:fldChar w:fldCharType="separate"/>
      </w:r>
      <w:r w:rsidR="00233CE4" w:rsidRPr="00233CE4">
        <w:rPr>
          <w:noProof/>
          <w:vertAlign w:val="superscript"/>
        </w:rPr>
        <w:t>29</w:t>
      </w:r>
      <w:r w:rsidR="0061560C">
        <w:fldChar w:fldCharType="end"/>
      </w:r>
      <w:r w:rsidR="00FB0226">
        <w:t xml:space="preserve"> </w:t>
      </w:r>
      <w:r w:rsidR="0061560C">
        <w:t xml:space="preserve">and therefore do not </w:t>
      </w:r>
      <w:r w:rsidR="00632760">
        <w:t xml:space="preserve">need </w:t>
      </w:r>
      <w:r w:rsidR="0061560C">
        <w:t xml:space="preserve">more treatment. As a result patients may fail to appreciate the importance of surveillance and become non-compliant. </w:t>
      </w:r>
      <w:r w:rsidR="00FB0226">
        <w:t xml:space="preserve">As a result, future studies to evaluate the considerable </w:t>
      </w:r>
      <w:r w:rsidR="0061560C">
        <w:t xml:space="preserve">variation </w:t>
      </w:r>
      <w:r w:rsidR="00FB0226">
        <w:t>in compliance rates across different centres in UK should include information provided by patient focus groups</w:t>
      </w:r>
      <w:r w:rsidR="0061560C">
        <w:t>.</w:t>
      </w:r>
      <w:r w:rsidR="00FB0226">
        <w:t xml:space="preserve"> </w:t>
      </w:r>
    </w:p>
    <w:p w14:paraId="4CDFF84D" w14:textId="6EE00138" w:rsidR="00FD6C28" w:rsidRDefault="006B71CE" w:rsidP="00E742AD">
      <w:pPr>
        <w:spacing w:line="480" w:lineRule="auto"/>
      </w:pPr>
      <w:r>
        <w:t xml:space="preserve">There was evidence to suggest that </w:t>
      </w:r>
      <w:r w:rsidR="00BD25D3">
        <w:t xml:space="preserve">non-compliant patients have higher all-cause mortality in the mid-term follow up period after EVAR (four and five years post procedure). This may suggest that this is a failure of surveillance </w:t>
      </w:r>
      <w:r w:rsidR="0061560C">
        <w:t xml:space="preserve">given the better </w:t>
      </w:r>
      <w:r w:rsidR="0061560C">
        <w:lastRenderedPageBreak/>
        <w:t>survival of non-compliant patients</w:t>
      </w:r>
      <w:r w:rsidR="00BD25D3">
        <w:t xml:space="preserve"> in the early post-operative period. </w:t>
      </w:r>
      <w:r w:rsidR="00FF0012">
        <w:t>As a result</w:t>
      </w:r>
      <w:r w:rsidR="006A55A0">
        <w:t xml:space="preserve"> progression of aortic aneurysmal disease</w:t>
      </w:r>
      <w:r w:rsidR="00FF0012">
        <w:fldChar w:fldCharType="begin"/>
      </w:r>
      <w:r w:rsidR="00233CE4">
        <w:instrText xml:space="preserve"> ADDIN EN.CITE &lt;EndNote&gt;&lt;Cite&gt;&lt;Author&gt;Johnstone&lt;/Author&gt;&lt;Year&gt;2014&lt;/Year&gt;&lt;RecNum&gt;6019&lt;/RecNum&gt;&lt;DisplayText&gt;&lt;style face="superscript"&gt;30&lt;/style&gt;&lt;/DisplayText&gt;&lt;record&gt;&lt;rec-number&gt;6019&lt;/rec-number&gt;&lt;foreign-keys&gt;&lt;key app="EN" db-id="2eewppzefe9sf8ewxf5505di9vszt2xxv2pp" timestamp="1536863460"&gt;6019&lt;/key&gt;&lt;key app="ENWeb" db-id=""&gt;0&lt;/key&gt;&lt;/foreign-keys&gt;&lt;ref-type name="Electronic Article"&gt;43&lt;/ref-type&gt;&lt;contributors&gt;&lt;authors&gt;&lt;author&gt;Johnstone, J.&lt;/author&gt;&lt;author&gt;Oderich, G.&lt;/author&gt;&lt;/authors&gt;&lt;/contributors&gt;&lt;titles&gt;&lt;title&gt;Mechanisms of EVAR failure and new surveillance strategies&lt;/title&gt;&lt;secondary-title&gt;Endovascular Today&lt;/secondary-title&gt;&lt;tertiary-title&gt;https://evtoday.com/2014/02/mechanisms-of-evar-failure-and-new-surveillance-strategies/&lt;/tertiary-title&gt;&lt;/titles&gt;&lt;dates&gt;&lt;year&gt;2014&lt;/year&gt;&lt;pub-dates&gt;&lt;date&gt;13/09/2018&lt;/date&gt;&lt;/pub-dates&gt;&lt;/dates&gt;&lt;urls&gt;&lt;/urls&gt;&lt;/record&gt;&lt;/Cite&gt;&lt;/EndNote&gt;</w:instrText>
      </w:r>
      <w:r w:rsidR="00FF0012">
        <w:fldChar w:fldCharType="separate"/>
      </w:r>
      <w:r w:rsidR="00233CE4" w:rsidRPr="00233CE4">
        <w:rPr>
          <w:noProof/>
          <w:vertAlign w:val="superscript"/>
        </w:rPr>
        <w:t>30</w:t>
      </w:r>
      <w:r w:rsidR="00FF0012">
        <w:fldChar w:fldCharType="end"/>
      </w:r>
      <w:r w:rsidR="00FF0012">
        <w:t xml:space="preserve"> may </w:t>
      </w:r>
      <w:r w:rsidR="00FD6C28">
        <w:t>result</w:t>
      </w:r>
      <w:r w:rsidR="00FF0012">
        <w:t xml:space="preserve"> in loss of fixation of the device </w:t>
      </w:r>
      <w:r w:rsidR="000A31B8">
        <w:t xml:space="preserve">and </w:t>
      </w:r>
      <w:proofErr w:type="spellStart"/>
      <w:r w:rsidR="000A31B8">
        <w:t>endoleak</w:t>
      </w:r>
      <w:proofErr w:type="spellEnd"/>
      <w:r w:rsidR="00FF0012">
        <w:t>.</w:t>
      </w:r>
      <w:r w:rsidR="00FD6C28">
        <w:t xml:space="preserve"> Given this modelling can be asymptomatic, patients do not feel the need to attend surveillance and thus these complications can go undetected and may result in death.</w:t>
      </w:r>
      <w:r w:rsidR="00FF0012">
        <w:t xml:space="preserve"> </w:t>
      </w:r>
      <w:r w:rsidR="00BD25D3">
        <w:t>This echo</w:t>
      </w:r>
      <w:r w:rsidR="0061560C">
        <w:t>e</w:t>
      </w:r>
      <w:r w:rsidR="00BD25D3">
        <w:t xml:space="preserve">s the results of the long-term data of EVAR-1 trial whereby EVAR patients </w:t>
      </w:r>
      <w:r w:rsidR="00FF0012">
        <w:t>become non-compliant over time and complications may not be picked up in a timely manner resulting in higher complications and mortality</w:t>
      </w:r>
      <w:r w:rsidR="00FF0012">
        <w:fldChar w:fldCharType="begin"/>
      </w:r>
      <w:r w:rsidR="00233CE4">
        <w:instrText xml:space="preserve"> ADDIN EN.CITE &lt;EndNote&gt;&lt;Cite&gt;&lt;Author&gt;Patel&lt;/Author&gt;&lt;Year&gt;2016&lt;/Year&gt;&lt;RecNum&gt;4219&lt;/RecNum&gt;&lt;DisplayText&gt;&lt;style face="superscript"&gt;31&lt;/style&gt;&lt;/DisplayText&gt;&lt;record&gt;&lt;rec-number&gt;4219&lt;/rec-number&gt;&lt;foreign-keys&gt;&lt;key app="EN" db-id="2eewppzefe9sf8ewxf5505di9vszt2xxv2pp" timestamp="1528139115"&gt;4219&lt;/key&gt;&lt;key app="ENWeb" db-id=""&gt;0&lt;/key&gt;&lt;/foreign-keys&gt;&lt;ref-type name="Journal Article"&gt;17&lt;/ref-type&gt;&lt;contributors&gt;&lt;authors&gt;&lt;author&gt;Patel, Rajesh&lt;/author&gt;&lt;author&gt;Sweeting, Michael J.&lt;/author&gt;&lt;author&gt;Powell, Janet T.&lt;/author&gt;&lt;author&gt;Greenhalgh, Roger M.&lt;/author&gt;&lt;/authors&gt;&lt;/contributors&gt;&lt;titles&gt;&lt;title&gt;Endovascular versus open repair of abdominal aortic aneurysm in 15-years&amp;apos; follow-up of the UK endovascular aneurysm repair trial 1 (EVAR trial 1): a randomised controlled trial&lt;/title&gt;&lt;secondary-title&gt;The Lancet&lt;/secondary-title&gt;&lt;/titles&gt;&lt;pages&gt;2366-2374&lt;/pages&gt;&lt;volume&gt;388&lt;/volume&gt;&lt;number&gt;10058&lt;/number&gt;&lt;section&gt;2366&lt;/section&gt;&lt;dates&gt;&lt;year&gt;2016&lt;/year&gt;&lt;/dates&gt;&lt;isbn&gt;01406736&lt;/isbn&gt;&lt;urls&gt;&lt;/urls&gt;&lt;electronic-resource-num&gt;10.1016/s0140-6736(16)31135-7&lt;/electronic-resource-num&gt;&lt;/record&gt;&lt;/Cite&gt;&lt;/EndNote&gt;</w:instrText>
      </w:r>
      <w:r w:rsidR="00FF0012">
        <w:fldChar w:fldCharType="separate"/>
      </w:r>
      <w:r w:rsidR="00233CE4" w:rsidRPr="00233CE4">
        <w:rPr>
          <w:noProof/>
          <w:vertAlign w:val="superscript"/>
        </w:rPr>
        <w:t>31</w:t>
      </w:r>
      <w:r w:rsidR="00FF0012">
        <w:fldChar w:fldCharType="end"/>
      </w:r>
      <w:r w:rsidR="00BD25D3">
        <w:t xml:space="preserve">. </w:t>
      </w:r>
    </w:p>
    <w:p w14:paraId="54C40DBD" w14:textId="3F91F7C7" w:rsidR="00E742AD" w:rsidRDefault="00FD6C28" w:rsidP="00E742AD">
      <w:pPr>
        <w:spacing w:line="480" w:lineRule="auto"/>
      </w:pPr>
      <w:r>
        <w:t xml:space="preserve">During </w:t>
      </w:r>
      <w:r w:rsidR="0053783A">
        <w:t>the first three years after EVAR</w:t>
      </w:r>
      <w:r>
        <w:t xml:space="preserve"> compliant patients had higher all-cause mortality</w:t>
      </w:r>
      <w:r w:rsidR="0053783A">
        <w:t>.</w:t>
      </w:r>
      <w:r w:rsidR="00A7113A">
        <w:t xml:space="preserve"> This may be </w:t>
      </w:r>
      <w:r w:rsidR="00E742AD">
        <w:t>due to a number of reasons. One</w:t>
      </w:r>
      <w:r w:rsidR="00A7113A">
        <w:t xml:space="preserve"> of these reasons could be that sicker patients are having more imaging for unrelated problems and therefore are showing a higher rate of overall mortality in the compliant group. This phenomenon was highlighted in a multi-centre European Study</w:t>
      </w:r>
      <w:r w:rsidR="00A7113A">
        <w:fldChar w:fldCharType="begin"/>
      </w:r>
      <w:r w:rsidR="00A7113A">
        <w:instrText xml:space="preserve"> ADDIN EN.CITE &lt;EndNote&gt;&lt;Cite&gt;&lt;Author&gt;Leurs&lt;/Author&gt;&lt;Year&gt;2005&lt;/Year&gt;&lt;RecNum&gt;3818&lt;/RecNum&gt;&lt;DisplayText&gt;&lt;style face="superscript"&gt;20&lt;/style&gt;&lt;/DisplayText&gt;&lt;record&gt;&lt;rec-number&gt;3818&lt;/rec-number&gt;&lt;foreign-keys&gt;&lt;key app="EN" db-id="2eewppzefe9sf8ewxf5505di9vszt2xxv2pp" timestamp="1528138342"&gt;3818&lt;/key&gt;&lt;/foreign-keys&gt;&lt;ref-type name="Journal Article"&gt;17&lt;/ref-type&gt;&lt;contributors&gt;&lt;authors&gt;&lt;author&gt;Leurs, Lina J.&lt;/author&gt;&lt;author&gt;Laheij, Robert J.&lt;/author&gt;&lt;author&gt;Buth, Jaap&lt;/author&gt;&lt;/authors&gt;&lt;/contributors&gt;&lt;titles&gt;&lt;title&gt;What determines and are the consequences of surveillance intensity after endovascular abdominal aortic aneurysm repair?&lt;/title&gt;&lt;secondary-title&gt;Annals of Vascular Surgery&lt;/secondary-title&gt;&lt;/titles&gt;&lt;periodical&gt;&lt;full-title&gt;Annals of Vascular Surgery&lt;/full-title&gt;&lt;abbr-1&gt;Ann. Vasc. Surg.&lt;/abbr-1&gt;&lt;abbr-2&gt;Ann Vasc Surg&lt;/abbr-2&gt;&lt;/periodical&gt;&lt;pages&gt;868-875&lt;/pages&gt;&lt;volume&gt;19&lt;/volume&gt;&lt;number&gt;6&lt;/number&gt;&lt;dates&gt;&lt;year&gt;2005&lt;/year&gt;&lt;/dates&gt;&lt;isbn&gt;0890-5096&lt;/isbn&gt;&lt;urls&gt;&lt;/urls&gt;&lt;electronic-resource-num&gt;10.1007/s10016-005-7751-2&lt;/electronic-resource-num&gt;&lt;/record&gt;&lt;/Cite&gt;&lt;/EndNote&gt;</w:instrText>
      </w:r>
      <w:r w:rsidR="00A7113A">
        <w:fldChar w:fldCharType="separate"/>
      </w:r>
      <w:r w:rsidR="00A7113A" w:rsidRPr="00A7113A">
        <w:rPr>
          <w:noProof/>
          <w:vertAlign w:val="superscript"/>
        </w:rPr>
        <w:t>20</w:t>
      </w:r>
      <w:r w:rsidR="00A7113A">
        <w:fldChar w:fldCharType="end"/>
      </w:r>
      <w:r w:rsidR="00A7113A">
        <w:t xml:space="preserve"> and a United States populated-based study</w:t>
      </w:r>
      <w:r w:rsidR="00A7113A">
        <w:fldChar w:fldCharType="begin"/>
      </w:r>
      <w:r w:rsidR="00A7113A">
        <w:instrText xml:space="preserve"> ADDIN EN.CITE &lt;EndNote&gt;&lt;Cite&gt;&lt;Author&gt;Garg&lt;/Author&gt;&lt;Year&gt;2015&lt;/Year&gt;&lt;RecNum&gt;1661&lt;/RecNum&gt;&lt;DisplayText&gt;&lt;style face="superscript"&gt;19&lt;/style&gt;&lt;/DisplayText&gt;&lt;record&gt;&lt;rec-number&gt;1661&lt;/rec-number&gt;&lt;foreign-keys&gt;&lt;key app="EN" db-id="2eewppzefe9sf8ewxf5505di9vszt2xxv2pp" timestamp="1528138043"&gt;1661&lt;/key&gt;&lt;/foreign-keys&gt;&lt;ref-type name="Journal Article"&gt;17&lt;/ref-type&gt;&lt;contributors&gt;&lt;authors&gt;&lt;author&gt;Garg, Trit&lt;/author&gt;&lt;author&gt;Baker, Laurence C.&lt;/author&gt;&lt;author&gt;Mell, Matthew W.&lt;/author&gt;&lt;/authors&gt;&lt;/contributors&gt;&lt;titles&gt;&lt;title&gt;Postoperative surveillance and long-term outcomes after endovascular aneurysm repair among medicare beneficiaries&lt;/title&gt;&lt;secondary-title&gt;JAMA Surgery&lt;/secondary-title&gt;&lt;/titles&gt;&lt;pages&gt;957-963&lt;/pages&gt;&lt;volume&gt;150&lt;/volume&gt;&lt;number&gt;10&lt;/number&gt;&lt;keywords&gt;&lt;keyword&gt;abdominal aortic aneurysm&lt;/keyword&gt;&lt;keyword&gt;abdominal aortic aneurysm guidelines&lt;/keyword&gt;&lt;keyword&gt;aneurysm&lt;/keyword&gt;&lt;keyword&gt;computed tomography&lt;/keyword&gt;&lt;keyword&gt;diagnostic imaging&lt;/keyword&gt;&lt;keyword&gt;endovascular imaging&lt;/keyword&gt;&lt;keyword&gt;endovascular repair of abdominal aortic aneurysm&lt;/keyword&gt;&lt;keyword&gt;evar trial&lt;/keyword&gt;&lt;keyword&gt;follow-up&lt;/keyword&gt;&lt;keyword&gt;guideline adherence&lt;/keyword&gt;&lt;keyword&gt;guidelines&lt;/keyword&gt;&lt;keyword&gt;medical&lt;/keyword&gt;&lt;keyword&gt;medicare&lt;/keyword&gt;&lt;keyword&gt;repair of aneurysm&lt;/keyword&gt;&lt;keyword&gt;rupture&lt;/keyword&gt;&lt;keyword&gt;surgical outcome&lt;/keyword&gt;&lt;keyword&gt;surveillance&lt;/keyword&gt;&lt;keyword&gt;ultrasonography&lt;/keyword&gt;&lt;keyword&gt;vascular surgical procedures&lt;/keyword&gt;&lt;/keywords&gt;&lt;dates&gt;&lt;year&gt;2015&lt;/year&gt;&lt;/dates&gt;&lt;publisher&gt;American Medical Association&lt;/publisher&gt;&lt;urls&gt;&lt;related-urls&gt;&lt;url&gt;http://archsurg.jamanetwork.com/article.aspx?doi=10.1001/jamasurg.2015.1320&lt;/url&gt;&lt;/related-urls&gt;&lt;/urls&gt;&lt;electronic-resource-num&gt;10.1001/jamasurg.2015.1320&lt;/electronic-resource-num&gt;&lt;/record&gt;&lt;/Cite&gt;&lt;/EndNote&gt;</w:instrText>
      </w:r>
      <w:r w:rsidR="00A7113A">
        <w:fldChar w:fldCharType="separate"/>
      </w:r>
      <w:r w:rsidR="00A7113A" w:rsidRPr="00A7113A">
        <w:rPr>
          <w:noProof/>
          <w:vertAlign w:val="superscript"/>
        </w:rPr>
        <w:t>19</w:t>
      </w:r>
      <w:r w:rsidR="00A7113A">
        <w:fldChar w:fldCharType="end"/>
      </w:r>
      <w:r w:rsidR="00A7113A">
        <w:t xml:space="preserve">. However in the study by </w:t>
      </w:r>
      <w:proofErr w:type="spellStart"/>
      <w:r w:rsidR="00A7113A">
        <w:t>Schanzer</w:t>
      </w:r>
      <w:proofErr w:type="spellEnd"/>
      <w:r w:rsidR="00A7113A">
        <w:t xml:space="preserve"> et al</w:t>
      </w:r>
      <w:r w:rsidR="00A7113A">
        <w:fldChar w:fldCharType="begin">
          <w:fldData xml:space="preserve">PEVuZE5vdGU+PENpdGU+PEF1dGhvcj5TY2hhbnplcjwvQXV0aG9yPjxZZWFyPjIwMTU8L1llYXI+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</w:fldData>
        </w:fldChar>
      </w:r>
      <w:r w:rsidR="00A7113A">
        <w:instrText xml:space="preserve"> ADDIN EN.CITE </w:instrText>
      </w:r>
      <w:r w:rsidR="00A7113A">
        <w:fldChar w:fldCharType="begin">
          <w:fldData xml:space="preserve">PEVuZE5vdGU+PENpdGU+PEF1dGhvcj5TY2hhbnplcjwvQXV0aG9yPjxZZWFyPjIwMTU8L1llYXI+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</w:fldData>
        </w:fldChar>
      </w:r>
      <w:r w:rsidR="00A7113A">
        <w:instrText xml:space="preserve"> ADDIN EN.CITE.DATA </w:instrText>
      </w:r>
      <w:r w:rsidR="00A7113A">
        <w:fldChar w:fldCharType="end"/>
      </w:r>
      <w:r w:rsidR="00A7113A">
        <w:fldChar w:fldCharType="separate"/>
      </w:r>
      <w:r w:rsidR="00A7113A" w:rsidRPr="00A7113A">
        <w:rPr>
          <w:noProof/>
          <w:vertAlign w:val="superscript"/>
        </w:rPr>
        <w:t>17</w:t>
      </w:r>
      <w:r w:rsidR="00A7113A">
        <w:fldChar w:fldCharType="end"/>
      </w:r>
      <w:r w:rsidR="00A7113A">
        <w:t>, Medicare patients with comorbidities and cardiovascular risk factors were more non-compliant and the authors hypothesized that patients with competing medical pathologies become less inclined to attend EVAR surveillance</w:t>
      </w:r>
      <w:r>
        <w:t>.</w:t>
      </w:r>
    </w:p>
    <w:p w14:paraId="1ECFC997" w14:textId="4924FA94" w:rsidR="00A7113A" w:rsidRDefault="00A7113A" w:rsidP="00E742AD">
      <w:pPr>
        <w:spacing w:line="480" w:lineRule="auto"/>
      </w:pPr>
    </w:p>
    <w:p w14:paraId="2EA748EA" w14:textId="64F63903" w:rsidR="001B09CF" w:rsidRPr="004D1D19" w:rsidRDefault="00B96F9E" w:rsidP="0053783A">
      <w:pPr>
        <w:spacing w:line="480" w:lineRule="auto"/>
      </w:pPr>
      <w:r w:rsidRPr="004D1D19">
        <w:t>Although these findings were observational and cannot be used for causal inference, the data provide</w:t>
      </w:r>
      <w:r w:rsidR="00531577" w:rsidRPr="004D1D19">
        <w:t xml:space="preserve"> context for </w:t>
      </w:r>
      <w:r w:rsidR="00C202D9" w:rsidRPr="004D1D19">
        <w:t xml:space="preserve">evaluating the </w:t>
      </w:r>
      <w:r w:rsidR="00DD7BD5" w:rsidRPr="004D1D19">
        <w:t>gold standard of universal surveillance, in which patients are</w:t>
      </w:r>
      <w:r w:rsidR="00C202D9" w:rsidRPr="004D1D19">
        <w:t xml:space="preserve"> potentially</w:t>
      </w:r>
      <w:r w:rsidR="00DD7BD5" w:rsidRPr="004D1D19">
        <w:t xml:space="preserve"> exposed to </w:t>
      </w:r>
      <w:r w:rsidR="009311C8" w:rsidRPr="004D1D19">
        <w:t>nephrotoxic contrast</w:t>
      </w:r>
      <w:r w:rsidR="00ED7A9D" w:rsidRPr="004D1D19">
        <w:fldChar w:fldCharType="begin">
          <w:fldData xml:space="preserve">PEVuZE5vdGU+PENpdGU+PEF1dGhvcj5XYWxzaDwvQXV0aG9yPjxZZWFyPjIwMDg8L1llYXI+PFJl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</w:fldData>
        </w:fldChar>
      </w:r>
      <w:r w:rsidR="000B6D92">
        <w:instrText xml:space="preserve"> ADDIN EN.CITE </w:instrText>
      </w:r>
      <w:r w:rsidR="000B6D92">
        <w:fldChar w:fldCharType="begin">
          <w:fldData xml:space="preserve">PEVuZE5vdGU+PENpdGU+PEF1dGhvcj5XYWxzaDwvQXV0aG9yPjxZZWFyPjIwMDg8L1llYXI+PFJl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</w:fldData>
        </w:fldChar>
      </w:r>
      <w:r w:rsidR="000B6D92">
        <w:instrText xml:space="preserve"> ADDIN EN.CITE.DATA </w:instrText>
      </w:r>
      <w:r w:rsidR="000B6D92">
        <w:fldChar w:fldCharType="end"/>
      </w:r>
      <w:r w:rsidR="00ED7A9D" w:rsidRPr="004D1D19">
        <w:fldChar w:fldCharType="separate"/>
      </w:r>
      <w:r w:rsidR="000722F5" w:rsidRPr="000722F5">
        <w:rPr>
          <w:noProof/>
          <w:vertAlign w:val="superscript"/>
        </w:rPr>
        <w:t>13</w:t>
      </w:r>
      <w:r w:rsidR="00ED7A9D" w:rsidRPr="004D1D19">
        <w:fldChar w:fldCharType="end"/>
      </w:r>
      <w:r w:rsidR="009311C8" w:rsidRPr="004D1D19">
        <w:t xml:space="preserve"> and radiation</w:t>
      </w:r>
      <w:r w:rsidR="00ED7A9D" w:rsidRPr="004D1D19">
        <w:fldChar w:fldCharType="begin">
          <w:fldData xml:space="preserve">PEVuZE5vdGU+PENpdGU+PEF1dGhvcj5XZWVyYWtrb2R5PC9BdXRob3I+PFllYXI+MjAwODwvWWVh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</w:fldData>
        </w:fldChar>
      </w:r>
      <w:r w:rsidR="000B6D92">
        <w:instrText xml:space="preserve"> ADDIN EN.CITE </w:instrText>
      </w:r>
      <w:r w:rsidR="000B6D92">
        <w:fldChar w:fldCharType="begin">
          <w:fldData xml:space="preserve">PEVuZE5vdGU+PENpdGU+PEF1dGhvcj5XZWVyYWtrb2R5PC9BdXRob3I+PFllYXI+MjAwODwvWWVh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</w:fldData>
        </w:fldChar>
      </w:r>
      <w:r w:rsidR="000B6D92">
        <w:instrText xml:space="preserve"> ADDIN EN.CITE.DATA </w:instrText>
      </w:r>
      <w:r w:rsidR="000B6D92">
        <w:fldChar w:fldCharType="end"/>
      </w:r>
      <w:r w:rsidR="00ED7A9D" w:rsidRPr="004D1D19">
        <w:fldChar w:fldCharType="separate"/>
      </w:r>
      <w:r w:rsidR="000722F5" w:rsidRPr="000722F5">
        <w:rPr>
          <w:noProof/>
          <w:vertAlign w:val="superscript"/>
        </w:rPr>
        <w:t>14</w:t>
      </w:r>
      <w:r w:rsidR="00ED7A9D" w:rsidRPr="004D1D19">
        <w:fldChar w:fldCharType="end"/>
      </w:r>
      <w:r w:rsidR="009311C8" w:rsidRPr="004D1D19">
        <w:t>, and incur economic cost</w:t>
      </w:r>
      <w:r w:rsidR="00ED7A9D" w:rsidRPr="004D1D19">
        <w:fldChar w:fldCharType="begin"/>
      </w:r>
      <w:r w:rsidR="000B6D92">
        <w:instrText xml:space="preserve"> ADDIN EN.CITE &lt;EndNote&gt;&lt;Cite&gt;&lt;Author&gt;Michaels&lt;/Author&gt;&lt;Year&gt;2005&lt;/Year&gt;&lt;RecNum&gt;3807&lt;/RecNum&gt;&lt;DisplayText&gt;&lt;style face="superscript"&gt;12&lt;/style&gt;&lt;/DisplayText&gt;&lt;record&gt;&lt;rec-number&gt;3807&lt;/rec-number&gt;&lt;foreign-keys&gt;&lt;key app="EN" db-id="2eewppzefe9sf8ewxf5505di9vszt2xxv2pp" timestamp="1528138338"&gt;3807&lt;/key&gt;&lt;/foreign-keys&gt;&lt;ref-type name="Journal Article"&gt;17&lt;/ref-type&gt;&lt;contributors&gt;&lt;authors&gt;&lt;author&gt;Michaels, J. A.&lt;/author&gt;&lt;author&gt;Drury, D.&lt;/author&gt;&lt;author&gt;Thomas, S. M.&lt;/author&gt;&lt;/authors&gt;&lt;/contributors&gt;&lt;auth-address&gt;Academic Vascular Unit, Coleridge House, Northern General Hospital, Herries Road, Sheffield S5 7AU, UK. j.michaels@sheffield.ac.uk&lt;/auth-address&gt;&lt;titles&gt;&lt;title&gt;Cost-effectiveness of endovascular abdominal aortic aneurysm repair&lt;/title&gt;&lt;secondary-title&gt;British Journal of Surgery&lt;/secondary-title&gt;&lt;alt-title&gt;The British journal of surgery&lt;/alt-title&gt;&lt;short-title&gt;Cost-effectiveness of endovascular abdominal aortic aneurysm repair&lt;/short-title&gt;&lt;/titles&gt;&lt;periodical&gt;&lt;full-title&gt;British Journal of Surgery&lt;/full-title&gt;&lt;abbr-1&gt;Br. J. Surg.&lt;/abbr-1&gt;&lt;abbr-2&gt;Br J Surg&lt;/abbr-2&gt;&lt;/periodical&gt;&lt;pages&gt;960-7&lt;/pages&gt;&lt;volume&gt;92&lt;/volume&gt;&lt;number&gt;8&lt;/number&gt;&lt;edition&gt;07/22&lt;/edition&gt;&lt;keywords&gt;&lt;keyword&gt;Aged&lt;/keyword&gt;&lt;keyword&gt;Aged, 80 and over&lt;/keyword&gt;&lt;keyword&gt;Angioplasty/*economics/methods&lt;/keyword&gt;&lt;keyword&gt;Aortic Aneurysm, Abdominal/*economics/surgery&lt;/keyword&gt;&lt;keyword&gt;Cost-Benefit Analysis&lt;/keyword&gt;&lt;keyword&gt;Humans&lt;/keyword&gt;&lt;keyword&gt;*Models, Economic&lt;/keyword&gt;&lt;keyword&gt;Quality-Adjusted Life Years&lt;/keyword&gt;&lt;keyword&gt;Randomized Controlled Trials as Topic&lt;/keyword&gt;&lt;/keywords&gt;&lt;dates&gt;&lt;year&gt;2005&lt;/year&gt;&lt;pub-dates&gt;&lt;date&gt;Aug&lt;/date&gt;&lt;/pub-dates&gt;&lt;/dates&gt;&lt;isbn&gt;0007-1323 (Print)0007-1323&lt;/isbn&gt;&lt;accession-num&gt;16034841&lt;/accession-num&gt;&lt;urls&gt;&lt;related-urls&gt;&lt;url&gt;http://dx.doi.org/10.1002/bjs.5119&lt;/url&gt;&lt;/related-urls&gt;&lt;/urls&gt;&lt;electronic-resource-num&gt;10.1002/bjs.5119&lt;/electronic-resource-num&gt;&lt;remote-database-provider&gt;Nlm&lt;/remote-database-provider&gt;&lt;language&gt;eng&lt;/language&gt;&lt;/record&gt;&lt;/Cite&gt;&lt;/EndNote&gt;</w:instrText>
      </w:r>
      <w:r w:rsidR="00ED7A9D" w:rsidRPr="004D1D19">
        <w:fldChar w:fldCharType="separate"/>
      </w:r>
      <w:r w:rsidR="000722F5" w:rsidRPr="000722F5">
        <w:rPr>
          <w:noProof/>
          <w:vertAlign w:val="superscript"/>
        </w:rPr>
        <w:t>12</w:t>
      </w:r>
      <w:r w:rsidR="00ED7A9D" w:rsidRPr="004D1D19">
        <w:fldChar w:fldCharType="end"/>
      </w:r>
      <w:r w:rsidR="00AF2D9B">
        <w:t xml:space="preserve"> thereby increasing the chance of non-compliance</w:t>
      </w:r>
      <w:r w:rsidR="009311C8" w:rsidRPr="004D1D19">
        <w:t xml:space="preserve">. A strategy of </w:t>
      </w:r>
      <w:r w:rsidR="00C202D9" w:rsidRPr="004D1D19">
        <w:t xml:space="preserve">risk </w:t>
      </w:r>
      <w:r w:rsidRPr="004D1D19">
        <w:t>stratification</w:t>
      </w:r>
      <w:r w:rsidR="009311C8" w:rsidRPr="004D1D19">
        <w:t xml:space="preserve"> </w:t>
      </w:r>
      <w:r w:rsidR="00DD7BD5" w:rsidRPr="004D1D19">
        <w:t>might</w:t>
      </w:r>
      <w:r w:rsidR="009311C8" w:rsidRPr="004D1D19">
        <w:t xml:space="preserve"> enable more efficient use of imaging resources while reducing both inconvenience and harm to patients at </w:t>
      </w:r>
      <w:r w:rsidR="00EE153E" w:rsidRPr="004D1D19">
        <w:t xml:space="preserve">low </w:t>
      </w:r>
      <w:r w:rsidR="009311C8" w:rsidRPr="004D1D19">
        <w:t>risk</w:t>
      </w:r>
      <w:r w:rsidRPr="004D1D19">
        <w:t>, or might allow targeted strategies to improve compliance in patients predicted to be at greatest risk of endograft complication</w:t>
      </w:r>
      <w:r w:rsidR="003B5280">
        <w:fldChar w:fldCharType="begin">
          <w:fldData xml:space="preserve">PEVuZE5vdGU+PENpdGU+PEF1dGhvcj5LYXJ0aGlrZXNhbGluZ2FtPC9BdXRob3I+PFllYXI+MjAx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</w:fldData>
        </w:fldChar>
      </w:r>
      <w:r w:rsidR="00233CE4">
        <w:instrText xml:space="preserve"> ADDIN EN.CITE </w:instrText>
      </w:r>
      <w:r w:rsidR="00233CE4">
        <w:fldChar w:fldCharType="begin">
          <w:fldData xml:space="preserve">PEVuZE5vdGU+PENpdGU+PEF1dGhvcj5LYXJ0aGlrZXNhbGluZ2FtPC9BdXRob3I+PFllYXI+MjAx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</w:fldData>
        </w:fldChar>
      </w:r>
      <w:r w:rsidR="00233CE4">
        <w:instrText xml:space="preserve"> ADDIN EN.CITE.DATA </w:instrText>
      </w:r>
      <w:r w:rsidR="00233CE4">
        <w:fldChar w:fldCharType="end"/>
      </w:r>
      <w:r w:rsidR="003B5280">
        <w:fldChar w:fldCharType="separate"/>
      </w:r>
      <w:r w:rsidR="00233CE4" w:rsidRPr="00233CE4">
        <w:rPr>
          <w:noProof/>
          <w:vertAlign w:val="superscript"/>
        </w:rPr>
        <w:t>32, 33</w:t>
      </w:r>
      <w:r w:rsidR="003B5280">
        <w:fldChar w:fldCharType="end"/>
      </w:r>
      <w:r w:rsidR="009311C8" w:rsidRPr="004D1D19">
        <w:t xml:space="preserve">. </w:t>
      </w:r>
    </w:p>
    <w:p w14:paraId="26DF9B99" w14:textId="02C844F5" w:rsidR="004D1D19" w:rsidRDefault="004D1D19" w:rsidP="004D1D19">
      <w:pPr>
        <w:spacing w:line="480" w:lineRule="auto"/>
        <w:rPr>
          <w:i/>
        </w:rPr>
      </w:pPr>
    </w:p>
    <w:p w14:paraId="10121F89" w14:textId="2791B876" w:rsidR="000116F4" w:rsidRPr="000958FD" w:rsidRDefault="00644ED9" w:rsidP="004D1D19">
      <w:pPr>
        <w:spacing w:line="480" w:lineRule="auto"/>
        <w:rPr>
          <w:i/>
        </w:rPr>
      </w:pPr>
      <w:r w:rsidRPr="000958FD">
        <w:rPr>
          <w:i/>
        </w:rPr>
        <w:t>Limitations</w:t>
      </w:r>
    </w:p>
    <w:p w14:paraId="2A37D9EA" w14:textId="5E7848C8" w:rsidR="00A41A7B" w:rsidRPr="004D1D19" w:rsidRDefault="009A3BFD" w:rsidP="004D1D19">
      <w:pPr>
        <w:spacing w:line="480" w:lineRule="auto"/>
      </w:pPr>
      <w:r w:rsidRPr="004D1D19">
        <w:t>The study is limited by its retrospective and observational nature, and it is possible that some patients may have transferred to alternative surveillance protocols in different vascular networks without the investigators’ knowledge.</w:t>
      </w:r>
      <w:r w:rsidR="003E01C5" w:rsidRPr="004D1D19">
        <w:t xml:space="preserve"> </w:t>
      </w:r>
      <w:r w:rsidR="00644ED9" w:rsidRPr="004D1D19">
        <w:t>2</w:t>
      </w:r>
      <w:r w:rsidR="00E742AD">
        <w:t>3</w:t>
      </w:r>
      <w:r w:rsidR="00644ED9" w:rsidRPr="004D1D19">
        <w:t xml:space="preserve">% of patients were also deliberately removed from surveillance by the study centres and </w:t>
      </w:r>
      <w:bookmarkStart w:id="3" w:name="_Hlk524628906"/>
      <w:r w:rsidR="00644ED9" w:rsidRPr="004D1D19">
        <w:t>detailed description of the reasons that led to this are</w:t>
      </w:r>
      <w:r w:rsidR="003A0A24" w:rsidRPr="004D1D19">
        <w:t xml:space="preserve"> not fully </w:t>
      </w:r>
      <w:r w:rsidR="00644ED9" w:rsidRPr="004D1D19">
        <w:t>known</w:t>
      </w:r>
      <w:bookmarkEnd w:id="3"/>
      <w:r w:rsidR="00644ED9" w:rsidRPr="004D1D19">
        <w:t>. This may potentially have skewed to data given the outcome of these patients is unknown.</w:t>
      </w:r>
      <w:r w:rsidR="00A41A7B" w:rsidRPr="004D1D19">
        <w:t xml:space="preserve"> </w:t>
      </w:r>
      <w:r w:rsidR="00B65511" w:rsidRPr="004D1D19">
        <w:t xml:space="preserve">The authors did not have access to attendance at every scheduled surveillance appointment for each patient, </w:t>
      </w:r>
      <w:r w:rsidR="006B167B" w:rsidRPr="004D1D19">
        <w:t xml:space="preserve">and we cannot exclude the possibility that surveillance imaging after a </w:t>
      </w:r>
      <w:r w:rsidR="006F3414" w:rsidRPr="004D1D19">
        <w:t>19-month</w:t>
      </w:r>
      <w:r w:rsidR="006B167B" w:rsidRPr="004D1D19">
        <w:t xml:space="preserve"> gap could have resulted in a secondary intervention in the non-compliant cohort; or intervention for symptoms between scans could have </w:t>
      </w:r>
      <w:r w:rsidR="006F3414" w:rsidRPr="004D1D19">
        <w:t>occurred</w:t>
      </w:r>
      <w:r w:rsidR="006B167B" w:rsidRPr="004D1D19">
        <w:t xml:space="preserve"> in either cohort under study. </w:t>
      </w:r>
      <w:r w:rsidR="000700BA" w:rsidRPr="004D1D19">
        <w:t>Given the definition and information available,</w:t>
      </w:r>
      <w:r w:rsidR="003A0A24" w:rsidRPr="004D1D19">
        <w:t xml:space="preserve"> it was not possible to analyse</w:t>
      </w:r>
      <w:r w:rsidR="000700BA" w:rsidRPr="004D1D19">
        <w:t xml:space="preserve"> the outcomes by whether the patients were lost to follow up or simply non-compliant.</w:t>
      </w:r>
      <w:r w:rsidR="00AF2D9B">
        <w:t xml:space="preserve"> </w:t>
      </w:r>
      <w:r w:rsidR="00E742AD">
        <w:t xml:space="preserve">FUI for non-compliant patients is significant lower than the FUI for compliant patients </w:t>
      </w:r>
      <w:r w:rsidR="00AF2D9B">
        <w:t xml:space="preserve">while compliant patients have a </w:t>
      </w:r>
      <w:r w:rsidR="00E742AD">
        <w:t xml:space="preserve">very high FUI. As a result, </w:t>
      </w:r>
      <w:r w:rsidR="00AF2D9B">
        <w:t xml:space="preserve">attrition bias is potential significant limiting effect and as a result, </w:t>
      </w:r>
      <w:r w:rsidR="00E742AD">
        <w:t>interpretation of mortality and reintervention shou</w:t>
      </w:r>
      <w:r w:rsidR="00F67A6E">
        <w:t>ld be carried out with caution and not analysed at face value.</w:t>
      </w:r>
      <w:r w:rsidR="00AF2D9B">
        <w:t xml:space="preserve"> Furthermore mortality rates for non-compliant patients could potentially be worse thereby emphasising the importance of surveillance further.</w:t>
      </w:r>
      <w:r w:rsidR="000700BA" w:rsidRPr="004D1D19">
        <w:t xml:space="preserve"> </w:t>
      </w:r>
    </w:p>
    <w:p w14:paraId="5DC7D9D3" w14:textId="6CF17ED8" w:rsidR="00F67A6E" w:rsidRDefault="003E01C5" w:rsidP="004D1D19">
      <w:pPr>
        <w:spacing w:line="480" w:lineRule="auto"/>
      </w:pPr>
      <w:r w:rsidRPr="004D1D19">
        <w:t>The study did not report the relationship between symptom status and reintervention, limiting the ability to draw causal inference between surveillance and reintervention</w:t>
      </w:r>
      <w:r w:rsidR="00B96F9E" w:rsidRPr="004D1D19">
        <w:t xml:space="preserve">. </w:t>
      </w:r>
      <w:r w:rsidR="005007D5" w:rsidRPr="004D1D19">
        <w:t xml:space="preserve">Another limitation of the study is that due to the limited number of patients </w:t>
      </w:r>
      <w:r w:rsidR="007C5BF6" w:rsidRPr="004D1D19">
        <w:t>with available morphological data and lack of clinical information about each patient</w:t>
      </w:r>
      <w:r w:rsidR="005007D5" w:rsidRPr="004D1D19">
        <w:t xml:space="preserve">, propensity matching </w:t>
      </w:r>
      <w:r w:rsidR="007C5BF6" w:rsidRPr="004D1D19">
        <w:t xml:space="preserve">for compliant and non-compliant patients </w:t>
      </w:r>
      <w:r w:rsidR="005007D5" w:rsidRPr="004D1D19">
        <w:t xml:space="preserve">using clinical and </w:t>
      </w:r>
      <w:r w:rsidR="005007D5" w:rsidRPr="004D1D19">
        <w:lastRenderedPageBreak/>
        <w:t>morphological data was not possible.</w:t>
      </w:r>
      <w:r w:rsidR="007C5BF6" w:rsidRPr="004D1D19">
        <w:t xml:space="preserve"> Thus</w:t>
      </w:r>
      <w:r w:rsidR="00951ED0" w:rsidRPr="004D1D19">
        <w:t>,</w:t>
      </w:r>
      <w:r w:rsidR="007C5BF6" w:rsidRPr="004D1D19">
        <w:t xml:space="preserve"> lack of correction for possible confounders in this retrospective study was not possible.</w:t>
      </w:r>
      <w:r w:rsidR="005007D5" w:rsidRPr="004D1D19">
        <w:t xml:space="preserve"> </w:t>
      </w:r>
      <w:r w:rsidR="00F92206" w:rsidRPr="004D1D19">
        <w:t>As a result, sub-group analysis of patients treat</w:t>
      </w:r>
      <w:r w:rsidR="0032429A">
        <w:t>ed within-</w:t>
      </w:r>
      <w:r w:rsidR="00AB73B0" w:rsidRPr="004D1D19">
        <w:t>IFU</w:t>
      </w:r>
      <w:r w:rsidR="00F92206" w:rsidRPr="004D1D19">
        <w:t xml:space="preserve"> or off-IFU was not possible. </w:t>
      </w:r>
    </w:p>
    <w:p w14:paraId="7FD58756" w14:textId="1281FF74" w:rsidR="00F67A6E" w:rsidRDefault="005007D5" w:rsidP="004D1D19">
      <w:pPr>
        <w:spacing w:line="480" w:lineRule="auto"/>
      </w:pPr>
      <w:r w:rsidRPr="004D1D19">
        <w:t xml:space="preserve">The </w:t>
      </w:r>
      <w:r w:rsidR="00B96F9E" w:rsidRPr="004D1D19">
        <w:t xml:space="preserve">study did not </w:t>
      </w:r>
      <w:r w:rsidR="003E01C5" w:rsidRPr="004D1D19">
        <w:t xml:space="preserve">interrogate </w:t>
      </w:r>
      <w:r w:rsidR="00B96F9E" w:rsidRPr="004D1D19">
        <w:t xml:space="preserve">the underlying reasons why </w:t>
      </w:r>
      <w:r w:rsidR="003E01C5" w:rsidRPr="004D1D19">
        <w:t xml:space="preserve">contributing centres </w:t>
      </w:r>
      <w:r w:rsidR="00B96F9E" w:rsidRPr="004D1D19">
        <w:t xml:space="preserve">may have demonstrated variation in rates </w:t>
      </w:r>
      <w:r w:rsidR="003E01C5" w:rsidRPr="004D1D19">
        <w:t xml:space="preserve">of compliance, or whether identifiable </w:t>
      </w:r>
      <w:r w:rsidR="00B96F9E" w:rsidRPr="004D1D19">
        <w:t xml:space="preserve">geographical, </w:t>
      </w:r>
      <w:r w:rsidR="003E01C5" w:rsidRPr="004D1D19">
        <w:t>structur</w:t>
      </w:r>
      <w:r w:rsidR="00B96F9E" w:rsidRPr="004D1D19">
        <w:t>e or process factors</w:t>
      </w:r>
      <w:r w:rsidR="003E01C5" w:rsidRPr="004D1D19">
        <w:t xml:space="preserve"> were associated with institution compliance data.</w:t>
      </w:r>
      <w:r w:rsidR="009A3BFD" w:rsidRPr="004D1D19">
        <w:t xml:space="preserve"> </w:t>
      </w:r>
      <w:r w:rsidR="00F67A6E">
        <w:t xml:space="preserve">However, such variation across the centres was not expected and the results of this study can be used to help design future (prospective) study in order to identify reasons for this variation. </w:t>
      </w:r>
      <w:r w:rsidR="00EA65A0">
        <w:t xml:space="preserve">Potential future studies may also look into linking the data with national death register </w:t>
      </w:r>
      <w:r w:rsidR="00AF2D9B">
        <w:t xml:space="preserve">and/or national vascular registry </w:t>
      </w:r>
      <w:r w:rsidR="00EA65A0">
        <w:t>which was not possible in this study.</w:t>
      </w:r>
    </w:p>
    <w:p w14:paraId="4AFB2949" w14:textId="77777777" w:rsidR="00526674" w:rsidRPr="004D1D19" w:rsidRDefault="00526674" w:rsidP="004D1D19">
      <w:pPr>
        <w:spacing w:line="480" w:lineRule="auto"/>
        <w:jc w:val="center"/>
        <w:rPr>
          <w:b/>
        </w:rPr>
      </w:pPr>
    </w:p>
    <w:p w14:paraId="3F8FE384" w14:textId="052D801C" w:rsidR="00451409" w:rsidRPr="004D1D19" w:rsidRDefault="00451409" w:rsidP="004D1D19">
      <w:pPr>
        <w:spacing w:line="480" w:lineRule="auto"/>
        <w:jc w:val="center"/>
        <w:rPr>
          <w:b/>
        </w:rPr>
      </w:pPr>
      <w:r w:rsidRPr="004D1D19">
        <w:rPr>
          <w:b/>
        </w:rPr>
        <w:t>Conclusion</w:t>
      </w:r>
    </w:p>
    <w:p w14:paraId="7FE0CB8A" w14:textId="123692E3" w:rsidR="00CB1C76" w:rsidRPr="00C53057" w:rsidRDefault="00451409" w:rsidP="00C53057">
      <w:pPr>
        <w:spacing w:line="480" w:lineRule="auto"/>
      </w:pPr>
      <w:r w:rsidRPr="004D1D19">
        <w:t xml:space="preserve">One in three patients did not comply with </w:t>
      </w:r>
      <w:r w:rsidR="006B167B" w:rsidRPr="004D1D19">
        <w:t xml:space="preserve">their operating centre’s </w:t>
      </w:r>
      <w:r w:rsidRPr="004D1D19">
        <w:t xml:space="preserve">recommendations for surveillance imaging in the </w:t>
      </w:r>
      <w:r w:rsidR="00AF2D9B">
        <w:t xml:space="preserve">five </w:t>
      </w:r>
      <w:r w:rsidRPr="004D1D19">
        <w:t xml:space="preserve">years following </w:t>
      </w:r>
      <w:r w:rsidR="000139F4" w:rsidRPr="004D1D19">
        <w:t xml:space="preserve">EVAR </w:t>
      </w:r>
      <w:r w:rsidRPr="004D1D19">
        <w:t xml:space="preserve">in ten centres across the UK. </w:t>
      </w:r>
      <w:r w:rsidR="00E1618C">
        <w:t>C</w:t>
      </w:r>
      <w:r w:rsidR="001135F6" w:rsidRPr="004D1D19">
        <w:t>onsiderable variation in the rate of compliance with surveillance between different</w:t>
      </w:r>
      <w:r w:rsidR="00E1618C">
        <w:t xml:space="preserve"> UK</w:t>
      </w:r>
      <w:r w:rsidR="001135F6" w:rsidRPr="004D1D19">
        <w:t xml:space="preserve"> vascular networks</w:t>
      </w:r>
      <w:r w:rsidR="00E1618C">
        <w:t xml:space="preserve"> was present</w:t>
      </w:r>
      <w:r w:rsidR="001135F6" w:rsidRPr="004D1D19">
        <w:t xml:space="preserve">. </w:t>
      </w:r>
      <w:r w:rsidR="00AF2D9B">
        <w:t xml:space="preserve">This study </w:t>
      </w:r>
      <w:r w:rsidR="00E1618C">
        <w:t xml:space="preserve">also </w:t>
      </w:r>
      <w:r w:rsidR="00AF2D9B">
        <w:t xml:space="preserve">suggests that failure of surveillance may result in higher overall mortality and </w:t>
      </w:r>
      <w:r w:rsidR="00E1618C">
        <w:t>emphasises the importance of routine surveillance until evidence shows otherwise.</w:t>
      </w:r>
      <w:r w:rsidR="00CB1C76" w:rsidRPr="004D1D19">
        <w:rPr>
          <w:b/>
        </w:rPr>
        <w:br w:type="page"/>
      </w:r>
    </w:p>
    <w:p w14:paraId="7C3AB25E" w14:textId="3369E0C6" w:rsidR="00521CE0" w:rsidRPr="004D1D19" w:rsidRDefault="00EA05DB" w:rsidP="004D1D19">
      <w:pPr>
        <w:spacing w:line="480" w:lineRule="auto"/>
        <w:jc w:val="both"/>
        <w:rPr>
          <w:b/>
        </w:rPr>
      </w:pPr>
      <w:r w:rsidRPr="004D1D19">
        <w:rPr>
          <w:b/>
        </w:rPr>
        <w:lastRenderedPageBreak/>
        <w:t>References</w:t>
      </w:r>
    </w:p>
    <w:p w14:paraId="5855BDCC" w14:textId="77777777" w:rsidR="00233CE4" w:rsidRPr="00233CE4" w:rsidRDefault="00CB1C76" w:rsidP="00233CE4">
      <w:pPr>
        <w:pStyle w:val="EndNoteBibliography"/>
        <w:rPr>
          <w:noProof/>
        </w:rPr>
      </w:pPr>
      <w:r w:rsidRPr="004D1D19">
        <w:rPr>
          <w:b/>
        </w:rPr>
        <w:fldChar w:fldCharType="begin"/>
      </w:r>
      <w:r w:rsidRPr="004D1D19">
        <w:rPr>
          <w:b/>
        </w:rPr>
        <w:instrText xml:space="preserve"> ADDIN EN.REFLIST </w:instrText>
      </w:r>
      <w:r w:rsidRPr="004D1D19">
        <w:rPr>
          <w:b/>
        </w:rPr>
        <w:fldChar w:fldCharType="separate"/>
      </w:r>
      <w:r w:rsidR="00233CE4" w:rsidRPr="00233CE4">
        <w:rPr>
          <w:noProof/>
        </w:rPr>
        <w:t>1.</w:t>
      </w:r>
      <w:r w:rsidR="00233CE4" w:rsidRPr="00233CE4">
        <w:rPr>
          <w:noProof/>
        </w:rPr>
        <w:tab/>
        <w:t>Schermerhorn ML, Buck DB, O'Malley AJ, Curran T, McCallum JC, Darling J, et al. Long-term outcomes of abdominal aortic aneurysm in the medicare population. N Engl J Med. 2015;373(4):328-38.</w:t>
      </w:r>
    </w:p>
    <w:p w14:paraId="12646C7E" w14:textId="77777777" w:rsidR="00233CE4" w:rsidRPr="00233CE4" w:rsidRDefault="00233CE4" w:rsidP="00233CE4">
      <w:pPr>
        <w:pStyle w:val="EndNoteBibliography"/>
        <w:rPr>
          <w:noProof/>
        </w:rPr>
      </w:pPr>
      <w:r w:rsidRPr="00233CE4">
        <w:rPr>
          <w:noProof/>
        </w:rPr>
        <w:t>2.</w:t>
      </w:r>
      <w:r w:rsidRPr="00233CE4">
        <w:rPr>
          <w:noProof/>
        </w:rPr>
        <w:tab/>
        <w:t>Mani K, Venermo M, Beiles B, Menyhei G, Altreuther M, Loftus I, et al. Regional differences in case mix and peri-operative outcome after elective abdominal aortic aneurysm repair in the vascunet database. Eur J Vasc Endovasc Surg. 2015;49(6):646-52.</w:t>
      </w:r>
    </w:p>
    <w:p w14:paraId="66123792" w14:textId="77777777" w:rsidR="00233CE4" w:rsidRPr="00233CE4" w:rsidRDefault="00233CE4" w:rsidP="00233CE4">
      <w:pPr>
        <w:pStyle w:val="EndNoteBibliography"/>
        <w:rPr>
          <w:noProof/>
        </w:rPr>
      </w:pPr>
      <w:r w:rsidRPr="00233CE4">
        <w:rPr>
          <w:noProof/>
        </w:rPr>
        <w:t>3.</w:t>
      </w:r>
      <w:r w:rsidRPr="00233CE4">
        <w:rPr>
          <w:noProof/>
        </w:rPr>
        <w:tab/>
        <w:t>Nordon IM, Karthikesalingam A, Hinchliffe RJ, Holt PJ, Loftus IM, Thompson MM. Secondary interventions following endovascular aneurysm repair (evar) and the enduring value of graft surveillance. Eur J Vasc Endovasc Surg. 2010;39(5):547-54.</w:t>
      </w:r>
    </w:p>
    <w:p w14:paraId="132087C4" w14:textId="77777777" w:rsidR="00233CE4" w:rsidRPr="00233CE4" w:rsidRDefault="00233CE4" w:rsidP="00233CE4">
      <w:pPr>
        <w:pStyle w:val="EndNoteBibliography"/>
        <w:rPr>
          <w:noProof/>
        </w:rPr>
      </w:pPr>
      <w:r w:rsidRPr="00233CE4">
        <w:rPr>
          <w:noProof/>
        </w:rPr>
        <w:t>4.</w:t>
      </w:r>
      <w:r w:rsidRPr="00233CE4">
        <w:rPr>
          <w:noProof/>
        </w:rPr>
        <w:tab/>
        <w:t>Lederle FA, Freischlag JA, Kyriakides TC, Matsumura JS, Padberg FT, Kohler TR, et al. Long-term comparison of endovascular and open repair of abdominal aortic aneurysm. N Engl J Med. 2012;367(21):1988-97.</w:t>
      </w:r>
    </w:p>
    <w:p w14:paraId="509BF48A" w14:textId="77777777" w:rsidR="00233CE4" w:rsidRPr="00233CE4" w:rsidRDefault="00233CE4" w:rsidP="00233CE4">
      <w:pPr>
        <w:pStyle w:val="EndNoteBibliography"/>
        <w:rPr>
          <w:noProof/>
        </w:rPr>
      </w:pPr>
      <w:r w:rsidRPr="00233CE4">
        <w:rPr>
          <w:noProof/>
        </w:rPr>
        <w:t>5.</w:t>
      </w:r>
      <w:r w:rsidRPr="00233CE4">
        <w:rPr>
          <w:noProof/>
        </w:rPr>
        <w:tab/>
        <w:t>Greenhalgh RM, Brown LC, Powell JT, Thompson SG, Epstein D, Sculpher MJ, et al. Endovascular versus open repair of abdominal aortic aneurysm. N Engl J Med. 2010;362(20):1863-71.</w:t>
      </w:r>
    </w:p>
    <w:p w14:paraId="7481FF93" w14:textId="77777777" w:rsidR="00233CE4" w:rsidRPr="00233CE4" w:rsidRDefault="00233CE4" w:rsidP="00233CE4">
      <w:pPr>
        <w:pStyle w:val="EndNoteBibliography"/>
        <w:rPr>
          <w:noProof/>
        </w:rPr>
      </w:pPr>
      <w:r w:rsidRPr="00233CE4">
        <w:rPr>
          <w:noProof/>
        </w:rPr>
        <w:t>6.</w:t>
      </w:r>
      <w:r w:rsidRPr="00233CE4">
        <w:rPr>
          <w:noProof/>
        </w:rPr>
        <w:tab/>
        <w:t>Moll FL, Powell JT, Fraedrich G, Verzini F, Haulon S, Waltham M, et al. Management of abdominal aortic aneurysms clinical practice guidelines of the european society for vascular surgery. Eur J Vasc Endovasc Surg. 2011;41:S1-S58.</w:t>
      </w:r>
    </w:p>
    <w:p w14:paraId="5F1A3837" w14:textId="77777777" w:rsidR="00233CE4" w:rsidRPr="00233CE4" w:rsidRDefault="00233CE4" w:rsidP="00233CE4">
      <w:pPr>
        <w:pStyle w:val="EndNoteBibliography"/>
        <w:rPr>
          <w:noProof/>
        </w:rPr>
      </w:pPr>
      <w:r w:rsidRPr="00233CE4">
        <w:rPr>
          <w:noProof/>
        </w:rPr>
        <w:t>7.</w:t>
      </w:r>
      <w:r w:rsidRPr="00233CE4">
        <w:rPr>
          <w:noProof/>
        </w:rPr>
        <w:tab/>
        <w:t>Chambers D, Epstein D, Walker S, Fayter D, Paton F, Wright K, et al. Endovascular stents for abdominal aortic aneurysms: A systematic review and economic model. Health Technol Assess. 2009;13(48):1-189, 215-318, iii.</w:t>
      </w:r>
    </w:p>
    <w:p w14:paraId="66666C55" w14:textId="77777777" w:rsidR="00233CE4" w:rsidRPr="00233CE4" w:rsidRDefault="00233CE4" w:rsidP="00233CE4">
      <w:pPr>
        <w:pStyle w:val="EndNoteBibliography"/>
        <w:rPr>
          <w:noProof/>
        </w:rPr>
      </w:pPr>
      <w:r w:rsidRPr="00233CE4">
        <w:rPr>
          <w:noProof/>
        </w:rPr>
        <w:lastRenderedPageBreak/>
        <w:t>8.</w:t>
      </w:r>
      <w:r w:rsidRPr="00233CE4">
        <w:rPr>
          <w:noProof/>
        </w:rPr>
        <w:tab/>
        <w:t>Karthikesalingam A, Holt PJE, Hinchliffe RJ, Nordon IM, Loftus IM, Thompson MM. Risk of reintervention after endovascular aortic aneurysm repair. Br J Surg. 2010;97(5):657-63.</w:t>
      </w:r>
    </w:p>
    <w:p w14:paraId="650469E3" w14:textId="77777777" w:rsidR="00233CE4" w:rsidRPr="00233CE4" w:rsidRDefault="00233CE4" w:rsidP="00233CE4">
      <w:pPr>
        <w:pStyle w:val="EndNoteBibliography"/>
        <w:rPr>
          <w:noProof/>
        </w:rPr>
      </w:pPr>
      <w:r w:rsidRPr="00233CE4">
        <w:rPr>
          <w:noProof/>
        </w:rPr>
        <w:t>9.</w:t>
      </w:r>
      <w:r w:rsidRPr="00233CE4">
        <w:rPr>
          <w:noProof/>
        </w:rPr>
        <w:tab/>
        <w:t>Chisci E, Setacci F, Iacoponi F, de Donato G, Cappelli A, Setacci C. Surveillance imaging modality does not affect detection rate of asymptomatic secondary interventions following evar. Eur J Vasc Endovasc Surg. 2012;43(3):276-81.</w:t>
      </w:r>
    </w:p>
    <w:p w14:paraId="04391F28" w14:textId="77777777" w:rsidR="00233CE4" w:rsidRPr="00233CE4" w:rsidRDefault="00233CE4" w:rsidP="00233CE4">
      <w:pPr>
        <w:pStyle w:val="EndNoteBibliography"/>
        <w:rPr>
          <w:noProof/>
        </w:rPr>
      </w:pPr>
      <w:r w:rsidRPr="00233CE4">
        <w:rPr>
          <w:noProof/>
        </w:rPr>
        <w:t>10.</w:t>
      </w:r>
      <w:r w:rsidRPr="00233CE4">
        <w:rPr>
          <w:noProof/>
        </w:rPr>
        <w:tab/>
        <w:t>Dias NV, Riva L, Ivancev K, Resch T, Sonesson B, Malina M. Is there a benefit of frequent ct follow-up after evar? Eur J Vasc Endovasc Surg. 2009;37(4):425-30.</w:t>
      </w:r>
    </w:p>
    <w:p w14:paraId="2415748F" w14:textId="77777777" w:rsidR="00233CE4" w:rsidRPr="00233CE4" w:rsidRDefault="00233CE4" w:rsidP="00233CE4">
      <w:pPr>
        <w:pStyle w:val="EndNoteBibliography"/>
        <w:rPr>
          <w:noProof/>
        </w:rPr>
      </w:pPr>
      <w:r w:rsidRPr="00233CE4">
        <w:rPr>
          <w:noProof/>
        </w:rPr>
        <w:t>11.</w:t>
      </w:r>
      <w:r w:rsidRPr="00233CE4">
        <w:rPr>
          <w:noProof/>
        </w:rPr>
        <w:tab/>
        <w:t>Black SA, Carrell TW, Bell RE, Waltham M, Reidy J, Taylor PR. Long-term surveillance with computed tomography after endovascular aneurysm repair may not be justified. Br J Surg. 2009;96(11):1280-3.</w:t>
      </w:r>
    </w:p>
    <w:p w14:paraId="40B12394" w14:textId="77777777" w:rsidR="00233CE4" w:rsidRPr="00233CE4" w:rsidRDefault="00233CE4" w:rsidP="00233CE4">
      <w:pPr>
        <w:pStyle w:val="EndNoteBibliography"/>
        <w:rPr>
          <w:noProof/>
        </w:rPr>
      </w:pPr>
      <w:r w:rsidRPr="00233CE4">
        <w:rPr>
          <w:noProof/>
        </w:rPr>
        <w:t>12.</w:t>
      </w:r>
      <w:r w:rsidRPr="00233CE4">
        <w:rPr>
          <w:noProof/>
        </w:rPr>
        <w:tab/>
        <w:t>Michaels JA, Drury D, Thomas SM. Cost-effectiveness of endovascular abdominal aortic aneurysm repair. Br J Surg. 2005;92(8):960-7.</w:t>
      </w:r>
    </w:p>
    <w:p w14:paraId="445772BA" w14:textId="77777777" w:rsidR="00233CE4" w:rsidRPr="00233CE4" w:rsidRDefault="00233CE4" w:rsidP="00233CE4">
      <w:pPr>
        <w:pStyle w:val="EndNoteBibliography"/>
        <w:rPr>
          <w:noProof/>
        </w:rPr>
      </w:pPr>
      <w:r w:rsidRPr="00233CE4">
        <w:rPr>
          <w:noProof/>
        </w:rPr>
        <w:t>13.</w:t>
      </w:r>
      <w:r w:rsidRPr="00233CE4">
        <w:rPr>
          <w:noProof/>
        </w:rPr>
        <w:tab/>
        <w:t>Walsh SR, Tang TY, Boyle JR. Renal consequences of endovascular abdominal aortic aneurysm repair. J Endovasc Ther. 2008;15(1):73-82.</w:t>
      </w:r>
    </w:p>
    <w:p w14:paraId="4878789A" w14:textId="77777777" w:rsidR="00233CE4" w:rsidRPr="00233CE4" w:rsidRDefault="00233CE4" w:rsidP="00233CE4">
      <w:pPr>
        <w:pStyle w:val="EndNoteBibliography"/>
        <w:rPr>
          <w:noProof/>
        </w:rPr>
      </w:pPr>
      <w:r w:rsidRPr="00233CE4">
        <w:rPr>
          <w:noProof/>
        </w:rPr>
        <w:t>14.</w:t>
      </w:r>
      <w:r w:rsidRPr="00233CE4">
        <w:rPr>
          <w:noProof/>
        </w:rPr>
        <w:tab/>
        <w:t>Weerakkody RA, Walsh SR, Cousins C, Goldstone KE, Tang TY, Gaunt ME. Radiation exposure during endovascular aneurysm repair. Br J Surg. 2008;95(6):699-702.</w:t>
      </w:r>
    </w:p>
    <w:p w14:paraId="6B58BEF6" w14:textId="77777777" w:rsidR="00233CE4" w:rsidRPr="00233CE4" w:rsidRDefault="00233CE4" w:rsidP="00233CE4">
      <w:pPr>
        <w:pStyle w:val="EndNoteBibliography"/>
        <w:rPr>
          <w:noProof/>
        </w:rPr>
      </w:pPr>
      <w:r w:rsidRPr="00233CE4">
        <w:rPr>
          <w:noProof/>
        </w:rPr>
        <w:t>15.</w:t>
      </w:r>
      <w:r w:rsidRPr="00233CE4">
        <w:rPr>
          <w:noProof/>
        </w:rPr>
        <w:tab/>
        <w:t>AbuRahma AF, Yacoub M, Hass SM, AbuRahma J, Mousa AY, Dean LS, et al. Compliance of postendovascular aortic aneurysm repair imaging surveillance. J Vasc Surg. 2016;63(3):589-95.</w:t>
      </w:r>
    </w:p>
    <w:p w14:paraId="33D202A8" w14:textId="77777777" w:rsidR="00233CE4" w:rsidRPr="00233CE4" w:rsidRDefault="00233CE4" w:rsidP="00233CE4">
      <w:pPr>
        <w:pStyle w:val="EndNoteBibliography"/>
        <w:rPr>
          <w:noProof/>
        </w:rPr>
      </w:pPr>
      <w:r w:rsidRPr="00233CE4">
        <w:rPr>
          <w:noProof/>
        </w:rPr>
        <w:lastRenderedPageBreak/>
        <w:t>16.</w:t>
      </w:r>
      <w:r w:rsidRPr="00233CE4">
        <w:rPr>
          <w:noProof/>
        </w:rPr>
        <w:tab/>
        <w:t>Waduud MA, Choong WL, Ritchie M, Williams C, Yadavali R, Lim S, et al. Endovascular aneurysm repair: Is imaging surveillance robust, and does it influence long-term mortality? Cardiovasc Intervent Radiol. 2015;38(1):33-9.</w:t>
      </w:r>
    </w:p>
    <w:p w14:paraId="11982156" w14:textId="77777777" w:rsidR="00233CE4" w:rsidRPr="00233CE4" w:rsidRDefault="00233CE4" w:rsidP="00233CE4">
      <w:pPr>
        <w:pStyle w:val="EndNoteBibliography"/>
        <w:rPr>
          <w:noProof/>
        </w:rPr>
      </w:pPr>
      <w:r w:rsidRPr="00233CE4">
        <w:rPr>
          <w:noProof/>
        </w:rPr>
        <w:t>17.</w:t>
      </w:r>
      <w:r w:rsidRPr="00233CE4">
        <w:rPr>
          <w:noProof/>
        </w:rPr>
        <w:tab/>
        <w:t>Schanzer A, Messina LM, Ghosh K, Simons JP, Robinson WP, 3rd, Aiello FA, et al. Follow-up compliance after endovascular abdominal aortic aneurysm repair in medicare beneficiaries. J Vasc Surg. 2015;61(1):16-22.</w:t>
      </w:r>
    </w:p>
    <w:p w14:paraId="7FDA27C3" w14:textId="77777777" w:rsidR="00233CE4" w:rsidRPr="00233CE4" w:rsidRDefault="00233CE4" w:rsidP="00233CE4">
      <w:pPr>
        <w:pStyle w:val="EndNoteBibliography"/>
        <w:rPr>
          <w:noProof/>
        </w:rPr>
      </w:pPr>
      <w:r w:rsidRPr="00233CE4">
        <w:rPr>
          <w:noProof/>
        </w:rPr>
        <w:t>18.</w:t>
      </w:r>
      <w:r w:rsidRPr="00233CE4">
        <w:rPr>
          <w:noProof/>
        </w:rPr>
        <w:tab/>
        <w:t>Godfrey AD, Morbi AHM, Nordon IM. Patient compliance with surveillance following elective endovascular aneurysm repair. Cardiovasc Intervent Radiol. 2015;38(5):1130-6.</w:t>
      </w:r>
    </w:p>
    <w:p w14:paraId="2F2D156F" w14:textId="77777777" w:rsidR="00233CE4" w:rsidRPr="00233CE4" w:rsidRDefault="00233CE4" w:rsidP="00233CE4">
      <w:pPr>
        <w:pStyle w:val="EndNoteBibliography"/>
        <w:rPr>
          <w:noProof/>
        </w:rPr>
      </w:pPr>
      <w:r w:rsidRPr="00233CE4">
        <w:rPr>
          <w:noProof/>
        </w:rPr>
        <w:t>19.</w:t>
      </w:r>
      <w:r w:rsidRPr="00233CE4">
        <w:rPr>
          <w:noProof/>
        </w:rPr>
        <w:tab/>
        <w:t>Garg T, Baker LC, Mell MW. Postoperative surveillance and long-term outcomes after endovascular aneurysm repair among medicare beneficiaries. JAMA Surgery. 2015;150(10):957-63.</w:t>
      </w:r>
    </w:p>
    <w:p w14:paraId="4365A949" w14:textId="77777777" w:rsidR="00233CE4" w:rsidRPr="00233CE4" w:rsidRDefault="00233CE4" w:rsidP="00233CE4">
      <w:pPr>
        <w:pStyle w:val="EndNoteBibliography"/>
        <w:rPr>
          <w:noProof/>
        </w:rPr>
      </w:pPr>
      <w:r w:rsidRPr="00233CE4">
        <w:rPr>
          <w:noProof/>
        </w:rPr>
        <w:t>20.</w:t>
      </w:r>
      <w:r w:rsidRPr="00233CE4">
        <w:rPr>
          <w:noProof/>
        </w:rPr>
        <w:tab/>
        <w:t>Leurs LJ, Laheij RJ, Buth J. What determines and are the consequences of surveillance intensity after endovascular abdominal aortic aneurysm repair? Ann Vasc Surg. 2005;19(6):868-75.</w:t>
      </w:r>
    </w:p>
    <w:p w14:paraId="142408B1" w14:textId="77777777" w:rsidR="00233CE4" w:rsidRPr="00233CE4" w:rsidRDefault="00233CE4" w:rsidP="00233CE4">
      <w:pPr>
        <w:pStyle w:val="EndNoteBibliography"/>
        <w:rPr>
          <w:noProof/>
        </w:rPr>
      </w:pPr>
      <w:r w:rsidRPr="00233CE4">
        <w:rPr>
          <w:noProof/>
        </w:rPr>
        <w:t>21.</w:t>
      </w:r>
      <w:r w:rsidRPr="00233CE4">
        <w:rPr>
          <w:noProof/>
        </w:rPr>
        <w:tab/>
        <w:t>Grima MJ, Boufi M, Law M, Jackson D, Stenson K, Patterson B, et al. Editor's choice - the implications of non-compliance to endovascular aneurysm repair surveillance: A systematic review and meta-analysis. Eur J Vasc Endovasc Surg. 2018;55(4):492-502.</w:t>
      </w:r>
    </w:p>
    <w:p w14:paraId="79F4C2F5" w14:textId="77777777" w:rsidR="00233CE4" w:rsidRPr="00233CE4" w:rsidRDefault="00233CE4" w:rsidP="00233CE4">
      <w:pPr>
        <w:pStyle w:val="EndNoteBibliography"/>
        <w:rPr>
          <w:noProof/>
        </w:rPr>
      </w:pPr>
      <w:r w:rsidRPr="00233CE4">
        <w:rPr>
          <w:noProof/>
        </w:rPr>
        <w:t>22.</w:t>
      </w:r>
      <w:r w:rsidRPr="00233CE4">
        <w:rPr>
          <w:noProof/>
        </w:rPr>
        <w:tab/>
        <w:t>von Elm E, Altman DG, Egger M, Pocock SJ, Gotzsche PC, Vandenbroucke JP, et al. The strengthening the reporting of observational studies in epidemiology (strobe) statement: Guidelines for reporting observational studies. PLoS Med. 2007;4(10):e296-e.</w:t>
      </w:r>
    </w:p>
    <w:p w14:paraId="0D739866" w14:textId="77777777" w:rsidR="00233CE4" w:rsidRPr="00233CE4" w:rsidRDefault="00233CE4" w:rsidP="00233CE4">
      <w:pPr>
        <w:pStyle w:val="EndNoteBibliography"/>
        <w:rPr>
          <w:noProof/>
        </w:rPr>
      </w:pPr>
      <w:r w:rsidRPr="00233CE4">
        <w:rPr>
          <w:noProof/>
        </w:rPr>
        <w:lastRenderedPageBreak/>
        <w:t>23.</w:t>
      </w:r>
      <w:r w:rsidRPr="00233CE4">
        <w:rPr>
          <w:noProof/>
        </w:rPr>
        <w:tab/>
        <w:t>von Allmen RS, Weiss S, Tevaearai HT, Kuemmerli C, Tinner C, Carrel TP, et al. Completeness of follow-up determines validity of study findings: Results of a prospective repeated measures cohort study. PLoS One. 2015;10(10):e0140817.</w:t>
      </w:r>
    </w:p>
    <w:p w14:paraId="6DFB310E" w14:textId="77777777" w:rsidR="00233CE4" w:rsidRPr="00233CE4" w:rsidRDefault="00233CE4" w:rsidP="00233CE4">
      <w:pPr>
        <w:pStyle w:val="EndNoteBibliography"/>
        <w:rPr>
          <w:noProof/>
        </w:rPr>
      </w:pPr>
      <w:r w:rsidRPr="00233CE4">
        <w:rPr>
          <w:noProof/>
        </w:rPr>
        <w:t>24.</w:t>
      </w:r>
      <w:r w:rsidRPr="00233CE4">
        <w:rPr>
          <w:noProof/>
        </w:rPr>
        <w:tab/>
        <w:t>Garg T, Baker LC, Mell MW. Adherence to postoperative surveillance guidelines after endovascular aortic aneurysm repair among medicare beneficiaries. J Vasc Surg. 2015;61(1):23-7.</w:t>
      </w:r>
    </w:p>
    <w:p w14:paraId="5E262015" w14:textId="77777777" w:rsidR="00233CE4" w:rsidRPr="00233CE4" w:rsidRDefault="00233CE4" w:rsidP="00233CE4">
      <w:pPr>
        <w:pStyle w:val="EndNoteBibliography"/>
        <w:rPr>
          <w:noProof/>
        </w:rPr>
      </w:pPr>
      <w:r w:rsidRPr="00233CE4">
        <w:rPr>
          <w:noProof/>
        </w:rPr>
        <w:t>25.</w:t>
      </w:r>
      <w:r w:rsidRPr="00233CE4">
        <w:rPr>
          <w:noProof/>
        </w:rPr>
        <w:tab/>
        <w:t>Sarangarm D, Knepper J, Marek J, Biggs KL, Robertson D, Langsfeld M. Post-endovascular aneurysm repair patient outcomes and follow-up are not adversely impacted by long travel distance to tertiary vascular surgery centers. Ann Vasc Surg. 2010;24(8):1075-81.</w:t>
      </w:r>
    </w:p>
    <w:p w14:paraId="52BDE353" w14:textId="77777777" w:rsidR="00233CE4" w:rsidRPr="00233CE4" w:rsidRDefault="00233CE4" w:rsidP="00233CE4">
      <w:pPr>
        <w:pStyle w:val="EndNoteBibliography"/>
        <w:rPr>
          <w:noProof/>
        </w:rPr>
      </w:pPr>
      <w:r w:rsidRPr="00233CE4">
        <w:rPr>
          <w:noProof/>
        </w:rPr>
        <w:t>26.</w:t>
      </w:r>
      <w:r w:rsidRPr="00233CE4">
        <w:rPr>
          <w:noProof/>
        </w:rPr>
        <w:tab/>
        <w:t>Jones WB, Taylor SM, Kalbaugh CA, Joels CS, Blackhurst DW, Langan Iii EM, et al. Lost to follow-up: A potential under-appreciatd limitation of endovascular aneurysm repair. J Vasc Surg. 2007;46(3):434-40.</w:t>
      </w:r>
    </w:p>
    <w:p w14:paraId="0117D35A" w14:textId="77777777" w:rsidR="00233CE4" w:rsidRPr="00233CE4" w:rsidRDefault="00233CE4" w:rsidP="00233CE4">
      <w:pPr>
        <w:pStyle w:val="EndNoteBibliography"/>
        <w:rPr>
          <w:noProof/>
        </w:rPr>
      </w:pPr>
      <w:r w:rsidRPr="00233CE4">
        <w:rPr>
          <w:noProof/>
        </w:rPr>
        <w:t>27.</w:t>
      </w:r>
      <w:r w:rsidRPr="00233CE4">
        <w:rPr>
          <w:noProof/>
        </w:rPr>
        <w:tab/>
        <w:t>Ellozy SH, Carroccio A, Lookstein RA, Jacobs TS, Addis MD, Teodorescu VJ, et al. Abdominal aortic aneurysm sac shrinkage after endovascular aneurysm repair: Correlation with chronic sac pressure measurement. Journal of Vasular Surgery. 2006;43(1):2-7.</w:t>
      </w:r>
    </w:p>
    <w:p w14:paraId="0A62CE1C" w14:textId="77777777" w:rsidR="00233CE4" w:rsidRPr="00233CE4" w:rsidRDefault="00233CE4" w:rsidP="00233CE4">
      <w:pPr>
        <w:pStyle w:val="EndNoteBibliography"/>
        <w:rPr>
          <w:noProof/>
        </w:rPr>
      </w:pPr>
      <w:r w:rsidRPr="00233CE4">
        <w:rPr>
          <w:noProof/>
        </w:rPr>
        <w:t>28.</w:t>
      </w:r>
      <w:r w:rsidRPr="00233CE4">
        <w:rPr>
          <w:noProof/>
        </w:rPr>
        <w:tab/>
        <w:t>Baum RA, Carpenter JP, Cope C, Golden MA, Velazquez OC, Neschis DG, et al. Aneurysm sac pressure measurements after endovascular repair of abdominal aortic aneurysms. J Vasc Surg. 2001;33(1):32-41.</w:t>
      </w:r>
    </w:p>
    <w:p w14:paraId="0EC9E1B7" w14:textId="77777777" w:rsidR="00233CE4" w:rsidRPr="00233CE4" w:rsidRDefault="00233CE4" w:rsidP="00233CE4">
      <w:pPr>
        <w:pStyle w:val="EndNoteBibliography"/>
        <w:rPr>
          <w:noProof/>
        </w:rPr>
      </w:pPr>
      <w:r w:rsidRPr="00233CE4">
        <w:rPr>
          <w:noProof/>
        </w:rPr>
        <w:t>29.</w:t>
      </w:r>
      <w:r w:rsidRPr="00233CE4">
        <w:rPr>
          <w:noProof/>
        </w:rPr>
        <w:tab/>
        <w:t>Lee R, Jones A, Woodgate F, Bellamkonda K, Killough N, Fulford-Smith L, et al. The experience of patients during the clinical management pathway of abdominal aortic aneurysms at a nhs trust. J Patient Exp. 2017;4(4):202-9.</w:t>
      </w:r>
    </w:p>
    <w:p w14:paraId="24775FDC" w14:textId="77777777" w:rsidR="00233CE4" w:rsidRPr="00233CE4" w:rsidRDefault="00233CE4" w:rsidP="00233CE4">
      <w:pPr>
        <w:pStyle w:val="EndNoteBibliography"/>
        <w:rPr>
          <w:noProof/>
        </w:rPr>
      </w:pPr>
      <w:r w:rsidRPr="00233CE4">
        <w:rPr>
          <w:noProof/>
        </w:rPr>
        <w:t>30.</w:t>
      </w:r>
      <w:r w:rsidRPr="00233CE4">
        <w:rPr>
          <w:noProof/>
        </w:rPr>
        <w:tab/>
        <w:t>Johnstone J, Oderich G. Mechanisms of evar failure and new surveillance strategies. Endovascular Today [Internet]. 2014 13/09/2018.</w:t>
      </w:r>
    </w:p>
    <w:p w14:paraId="3209215F" w14:textId="77777777" w:rsidR="00233CE4" w:rsidRPr="00233CE4" w:rsidRDefault="00233CE4" w:rsidP="00233CE4">
      <w:pPr>
        <w:pStyle w:val="EndNoteBibliography"/>
        <w:rPr>
          <w:noProof/>
        </w:rPr>
      </w:pPr>
      <w:r w:rsidRPr="00233CE4">
        <w:rPr>
          <w:noProof/>
        </w:rPr>
        <w:lastRenderedPageBreak/>
        <w:t>31.</w:t>
      </w:r>
      <w:r w:rsidRPr="00233CE4">
        <w:rPr>
          <w:noProof/>
        </w:rPr>
        <w:tab/>
        <w:t>Patel R, Sweeting MJ, Powell JT, Greenhalgh RM. Endovascular versus open repair of abdominal aortic aneurysm in 15-years' follow-up of the uk endovascular aneurysm repair trial 1 (evar trial 1): A randomised controlled trial. The Lancet. 2016;388(10058):2366-74.</w:t>
      </w:r>
    </w:p>
    <w:p w14:paraId="58068584" w14:textId="77777777" w:rsidR="00233CE4" w:rsidRPr="00233CE4" w:rsidRDefault="00233CE4" w:rsidP="00233CE4">
      <w:pPr>
        <w:pStyle w:val="EndNoteBibliography"/>
        <w:rPr>
          <w:noProof/>
        </w:rPr>
      </w:pPr>
      <w:r w:rsidRPr="00233CE4">
        <w:rPr>
          <w:noProof/>
        </w:rPr>
        <w:t>32.</w:t>
      </w:r>
      <w:r w:rsidRPr="00233CE4">
        <w:rPr>
          <w:noProof/>
        </w:rPr>
        <w:tab/>
        <w:t>Karthikesalingam A, Vidal-Diez A, Holt P, Loftus I, Thompson M, editors. Lear - long-term risk stratification for reintervention after evar with the endurant device. BSET Annual Meeting 2016; 2016 30th June 2016 - 1st July 2016; Warwickshire, United Kingdom.</w:t>
      </w:r>
    </w:p>
    <w:p w14:paraId="19002925" w14:textId="77777777" w:rsidR="00233CE4" w:rsidRPr="00233CE4" w:rsidRDefault="00233CE4" w:rsidP="00233CE4">
      <w:pPr>
        <w:pStyle w:val="EndNoteBibliography"/>
        <w:rPr>
          <w:noProof/>
        </w:rPr>
      </w:pPr>
      <w:r w:rsidRPr="00233CE4">
        <w:rPr>
          <w:noProof/>
        </w:rPr>
        <w:t>33.</w:t>
      </w:r>
      <w:r w:rsidRPr="00233CE4">
        <w:rPr>
          <w:noProof/>
        </w:rPr>
        <w:tab/>
        <w:t>Grootes I, Barrett JK, Ulug P, Rohlffs F, Laukontaus SJ, Tulamo R, et al. Predicting risk of rupture and rupture-preventing reinterventions following endovascular abdominal aortic aneurysm repair. Br J Surg. 2018;105(10):1294-304.</w:t>
      </w:r>
    </w:p>
    <w:p w14:paraId="6CBFD227" w14:textId="4A0BC112" w:rsidR="005E1109" w:rsidRDefault="00CB1C76" w:rsidP="00C53057">
      <w:pPr>
        <w:spacing w:line="480" w:lineRule="auto"/>
        <w:jc w:val="both"/>
        <w:rPr>
          <w:b/>
        </w:rPr>
      </w:pPr>
      <w:r w:rsidRPr="004D1D19">
        <w:rPr>
          <w:b/>
        </w:rPr>
        <w:fldChar w:fldCharType="end"/>
      </w:r>
      <w:r w:rsidR="005E1109">
        <w:rPr>
          <w:b/>
        </w:rPr>
        <w:br w:type="page"/>
      </w:r>
    </w:p>
    <w:p w14:paraId="6A30CB93" w14:textId="77777777" w:rsidR="006003E3" w:rsidRDefault="006003E3" w:rsidP="006003E3">
      <w:pPr>
        <w:spacing w:line="480" w:lineRule="auto"/>
        <w:jc w:val="center"/>
        <w:rPr>
          <w:b/>
        </w:rPr>
      </w:pPr>
      <w:r w:rsidRPr="00EA05DB">
        <w:rPr>
          <w:b/>
        </w:rPr>
        <w:lastRenderedPageBreak/>
        <w:t>Index of Legends for Figures</w:t>
      </w:r>
    </w:p>
    <w:p w14:paraId="6CFEAA6E" w14:textId="77777777" w:rsidR="006003E3" w:rsidRPr="00EA05DB" w:rsidRDefault="006003E3" w:rsidP="006003E3">
      <w:pPr>
        <w:spacing w:line="480" w:lineRule="auto"/>
        <w:jc w:val="center"/>
        <w:rPr>
          <w:b/>
        </w:rPr>
      </w:pPr>
    </w:p>
    <w:p w14:paraId="00DD2A9C" w14:textId="77777777" w:rsidR="006003E3" w:rsidRPr="0008537D" w:rsidRDefault="006003E3" w:rsidP="006003E3">
      <w:pPr>
        <w:spacing w:line="480" w:lineRule="auto"/>
        <w:jc w:val="both"/>
        <w:rPr>
          <w:b/>
        </w:rPr>
      </w:pPr>
      <w:r w:rsidRPr="0008537D">
        <w:rPr>
          <w:b/>
        </w:rPr>
        <w:t xml:space="preserve">Figure 1: </w:t>
      </w:r>
      <w:r w:rsidRPr="005208A0">
        <w:t xml:space="preserve">Kaplan-Meier Plot for Compliance with Endograft Surveillance, defined by attendance at surveillance imaging at least every </w:t>
      </w:r>
      <w:r>
        <w:t>18</w:t>
      </w:r>
      <w:r w:rsidRPr="005208A0">
        <w:t xml:space="preserve"> months</w:t>
      </w:r>
      <w:r>
        <w:t xml:space="preserve"> or known to have left surveillance.</w:t>
      </w:r>
    </w:p>
    <w:p w14:paraId="3FB864D5" w14:textId="77777777" w:rsidR="006003E3" w:rsidRPr="0008537D" w:rsidRDefault="006003E3" w:rsidP="006003E3">
      <w:pPr>
        <w:spacing w:line="480" w:lineRule="auto"/>
        <w:jc w:val="both"/>
        <w:rPr>
          <w:b/>
        </w:rPr>
      </w:pPr>
    </w:p>
    <w:p w14:paraId="20012822" w14:textId="77777777" w:rsidR="006003E3" w:rsidRPr="005208A0" w:rsidRDefault="006003E3" w:rsidP="006003E3">
      <w:pPr>
        <w:spacing w:line="480" w:lineRule="auto"/>
        <w:jc w:val="both"/>
      </w:pPr>
      <w:r w:rsidRPr="0008537D">
        <w:rPr>
          <w:b/>
        </w:rPr>
        <w:t xml:space="preserve">Figure 2A: </w:t>
      </w:r>
      <w:r w:rsidRPr="005208A0">
        <w:t xml:space="preserve">All-Cause Mortality in Patients Compliant with EVAR surveillance, versus Patients Non-Compliant with EVAR Surveillance; </w:t>
      </w:r>
      <w:r>
        <w:t>Cox regression with inverse probability weight (</w:t>
      </w:r>
      <w:r w:rsidRPr="005208A0">
        <w:t>p</w:t>
      </w:r>
      <w:r>
        <w:t>&lt;0.001)</w:t>
      </w:r>
      <w:r w:rsidRPr="005208A0">
        <w:t xml:space="preserve"> </w:t>
      </w:r>
    </w:p>
    <w:p w14:paraId="676D5CBE" w14:textId="77777777" w:rsidR="006003E3" w:rsidRPr="0008537D" w:rsidRDefault="006003E3" w:rsidP="006003E3">
      <w:pPr>
        <w:spacing w:line="480" w:lineRule="auto"/>
        <w:jc w:val="both"/>
        <w:rPr>
          <w:b/>
        </w:rPr>
      </w:pPr>
    </w:p>
    <w:p w14:paraId="698BCE4C" w14:textId="57C9FF95" w:rsidR="006003E3" w:rsidRDefault="006003E3" w:rsidP="006003E3">
      <w:pPr>
        <w:spacing w:line="480" w:lineRule="auto"/>
        <w:jc w:val="both"/>
      </w:pPr>
      <w:r>
        <w:rPr>
          <w:b/>
        </w:rPr>
        <w:t>Figure 2B:</w:t>
      </w:r>
      <w:r w:rsidRPr="0008537D">
        <w:rPr>
          <w:b/>
        </w:rPr>
        <w:t xml:space="preserve"> </w:t>
      </w:r>
      <w:r>
        <w:t xml:space="preserve">Compliance for patients re-intervened within the study period vs patients without re-intervention. Log-rank test </w:t>
      </w:r>
      <w:r w:rsidRPr="005208A0">
        <w:t>p=0.</w:t>
      </w:r>
      <w:r w:rsidR="00DC26EC">
        <w:t>4</w:t>
      </w:r>
      <w:r>
        <w:t>.</w:t>
      </w:r>
    </w:p>
    <w:p w14:paraId="6933FEF1" w14:textId="77777777" w:rsidR="006003E3" w:rsidRDefault="006003E3">
      <w:r>
        <w:br w:type="page"/>
      </w:r>
    </w:p>
    <w:p w14:paraId="4CA8A26B" w14:textId="77777777" w:rsidR="006003E3" w:rsidRDefault="006003E3" w:rsidP="00F2088C">
      <w:pPr>
        <w:spacing w:line="480" w:lineRule="auto"/>
        <w:jc w:val="center"/>
        <w:rPr>
          <w:b/>
        </w:rPr>
      </w:pPr>
      <w:r>
        <w:rPr>
          <w:b/>
        </w:rPr>
        <w:lastRenderedPageBreak/>
        <w:t>Tables</w:t>
      </w:r>
    </w:p>
    <w:p w14:paraId="7C6BB19E" w14:textId="77777777" w:rsidR="006003E3" w:rsidRDefault="006003E3" w:rsidP="00F2088C">
      <w:pPr>
        <w:spacing w:line="480" w:lineRule="auto"/>
        <w:jc w:val="both"/>
        <w:rPr>
          <w:b/>
        </w:rPr>
      </w:pPr>
    </w:p>
    <w:p w14:paraId="4A89F6EE" w14:textId="77777777" w:rsidR="006003E3" w:rsidRDefault="006003E3" w:rsidP="00F2088C">
      <w:pPr>
        <w:spacing w:line="480" w:lineRule="auto"/>
        <w:jc w:val="both"/>
        <w:rPr>
          <w:b/>
        </w:rPr>
      </w:pPr>
    </w:p>
    <w:p w14:paraId="29D2DE1B" w14:textId="77777777" w:rsidR="006003E3" w:rsidRPr="005B4EB6" w:rsidRDefault="006003E3" w:rsidP="006003E3">
      <w:pPr>
        <w:spacing w:line="480" w:lineRule="auto"/>
        <w:jc w:val="both"/>
      </w:pPr>
      <w:r>
        <w:rPr>
          <w:b/>
        </w:rPr>
        <w:t xml:space="preserve">Table 1: </w:t>
      </w:r>
      <w:r w:rsidRPr="005B4EB6">
        <w:t>Descriptive table of events across the study period</w:t>
      </w:r>
    </w:p>
    <w:p w14:paraId="199F7CE4" w14:textId="77777777" w:rsidR="006003E3" w:rsidRPr="0008537D" w:rsidRDefault="006003E3" w:rsidP="006003E3">
      <w:pPr>
        <w:spacing w:line="480" w:lineRule="auto"/>
        <w:jc w:val="both"/>
        <w:rPr>
          <w:b/>
        </w:rPr>
      </w:pPr>
      <w:r w:rsidRPr="0008537D">
        <w:rPr>
          <w:b/>
        </w:rPr>
        <w:t xml:space="preserve">Table </w:t>
      </w:r>
      <w:r>
        <w:rPr>
          <w:b/>
        </w:rPr>
        <w:t>2</w:t>
      </w:r>
      <w:r w:rsidRPr="0008537D">
        <w:rPr>
          <w:b/>
        </w:rPr>
        <w:t xml:space="preserve">: </w:t>
      </w:r>
      <w:r w:rsidRPr="005208A0">
        <w:t>Compliance and Reintervention in EVAR-SCREEN centres.</w:t>
      </w:r>
    </w:p>
    <w:p w14:paraId="3BC14E42" w14:textId="31783AF0" w:rsidR="006003E3" w:rsidRPr="00233CE4" w:rsidRDefault="006003E3" w:rsidP="00233CE4">
      <w:pPr>
        <w:spacing w:line="480" w:lineRule="auto"/>
        <w:jc w:val="both"/>
        <w:rPr>
          <w:bCs/>
        </w:rPr>
      </w:pPr>
      <w:r w:rsidRPr="0008537D">
        <w:rPr>
          <w:b/>
        </w:rPr>
        <w:t xml:space="preserve">Table </w:t>
      </w:r>
      <w:r>
        <w:rPr>
          <w:b/>
        </w:rPr>
        <w:t>3</w:t>
      </w:r>
      <w:r w:rsidRPr="0008537D">
        <w:rPr>
          <w:b/>
        </w:rPr>
        <w:t xml:space="preserve">: </w:t>
      </w:r>
      <w:r w:rsidRPr="00233CE4">
        <w:t>Endograft Complications directing Reintervention in Compliant* and Non-Compliant Patients</w:t>
      </w:r>
      <w:r w:rsidRPr="00233CE4">
        <w:rPr>
          <w:vertAlign w:val="superscript"/>
        </w:rPr>
        <w:t>+</w:t>
      </w:r>
      <w:r>
        <w:rPr>
          <w:b/>
        </w:rPr>
        <w:t xml:space="preserve"> (</w:t>
      </w:r>
      <w:r w:rsidRPr="00233CE4">
        <w:rPr>
          <w:bCs/>
        </w:rPr>
        <w:t xml:space="preserve">*204 compliant patients </w:t>
      </w:r>
      <w:r w:rsidR="0013061A">
        <w:rPr>
          <w:bCs/>
        </w:rPr>
        <w:t xml:space="preserve">(21%) </w:t>
      </w:r>
      <w:r w:rsidRPr="00233CE4">
        <w:rPr>
          <w:bCs/>
        </w:rPr>
        <w:t>had 251 complications.</w:t>
      </w:r>
    </w:p>
    <w:p w14:paraId="3672688A" w14:textId="3D3164CF" w:rsidR="006003E3" w:rsidRPr="00233CE4" w:rsidRDefault="006003E3" w:rsidP="006003E3">
      <w:pPr>
        <w:spacing w:line="480" w:lineRule="auto"/>
        <w:jc w:val="both"/>
        <w:rPr>
          <w:bCs/>
        </w:rPr>
      </w:pPr>
      <w:r w:rsidRPr="00233CE4">
        <w:rPr>
          <w:bCs/>
          <w:vertAlign w:val="superscript"/>
        </w:rPr>
        <w:t>+</w:t>
      </w:r>
      <w:r w:rsidRPr="00233CE4">
        <w:rPr>
          <w:bCs/>
        </w:rPr>
        <w:t xml:space="preserve">86 non-compliant patients </w:t>
      </w:r>
      <w:r w:rsidR="0013061A">
        <w:rPr>
          <w:bCs/>
        </w:rPr>
        <w:t xml:space="preserve">(19%) </w:t>
      </w:r>
      <w:r w:rsidRPr="00233CE4">
        <w:rPr>
          <w:bCs/>
        </w:rPr>
        <w:t>had 94 complications.)</w:t>
      </w:r>
    </w:p>
    <w:p w14:paraId="6F9AE50A" w14:textId="1686EA75" w:rsidR="006003E3" w:rsidRPr="0008537D" w:rsidRDefault="006003E3" w:rsidP="006003E3">
      <w:pPr>
        <w:spacing w:line="480" w:lineRule="auto"/>
        <w:jc w:val="both"/>
        <w:rPr>
          <w:b/>
        </w:rPr>
      </w:pPr>
    </w:p>
    <w:p w14:paraId="7C7EEA87" w14:textId="1DADB7E7" w:rsidR="006003E3" w:rsidRDefault="006003E3">
      <w:pPr>
        <w:rPr>
          <w:b/>
        </w:rPr>
      </w:pPr>
      <w:r>
        <w:rPr>
          <w:b/>
        </w:rPr>
        <w:br w:type="page"/>
      </w:r>
    </w:p>
    <w:p w14:paraId="7282144D" w14:textId="77777777" w:rsidR="006003E3" w:rsidRDefault="006003E3" w:rsidP="006003E3">
      <w:pPr>
        <w:spacing w:line="480" w:lineRule="auto"/>
        <w:jc w:val="center"/>
        <w:rPr>
          <w:b/>
        </w:rPr>
      </w:pPr>
      <w:r>
        <w:rPr>
          <w:b/>
        </w:rPr>
        <w:lastRenderedPageBreak/>
        <w:t>Supplementary material</w:t>
      </w:r>
    </w:p>
    <w:p w14:paraId="0351C663" w14:textId="77777777" w:rsidR="006003E3" w:rsidRDefault="006003E3" w:rsidP="006003E3">
      <w:pPr>
        <w:spacing w:line="480" w:lineRule="auto"/>
        <w:jc w:val="center"/>
        <w:rPr>
          <w:b/>
        </w:rPr>
      </w:pPr>
    </w:p>
    <w:p w14:paraId="7334738B" w14:textId="77777777" w:rsidR="006003E3" w:rsidRDefault="006003E3" w:rsidP="006003E3">
      <w:pPr>
        <w:spacing w:line="480" w:lineRule="auto"/>
        <w:jc w:val="both"/>
      </w:pPr>
      <w:r>
        <w:rPr>
          <w:b/>
        </w:rPr>
        <w:t>Appendix 1:</w:t>
      </w:r>
      <w:r>
        <w:t xml:space="preserve"> Kaplan-Meier Plot for compliance with endograft surveillance, defined by attendance at surveillance imaging at least every 18 months (All </w:t>
      </w:r>
      <w:proofErr w:type="spellStart"/>
      <w:r>
        <w:t>centers</w:t>
      </w:r>
      <w:proofErr w:type="spellEnd"/>
      <w:r>
        <w:t xml:space="preserve"> vs </w:t>
      </w:r>
      <w:proofErr w:type="spellStart"/>
      <w:r>
        <w:t>Centers</w:t>
      </w:r>
      <w:proofErr w:type="spellEnd"/>
      <w:r>
        <w:t xml:space="preserve"> 1-8); </w:t>
      </w:r>
    </w:p>
    <w:p w14:paraId="3E418273" w14:textId="0CF5EDC0" w:rsidR="006003E3" w:rsidRDefault="006003E3" w:rsidP="006003E3">
      <w:pPr>
        <w:spacing w:line="480" w:lineRule="auto"/>
        <w:jc w:val="both"/>
      </w:pPr>
      <w:r>
        <w:br/>
      </w:r>
      <w:r>
        <w:rPr>
          <w:b/>
        </w:rPr>
        <w:t xml:space="preserve">Appendix 2: </w:t>
      </w:r>
      <w:r w:rsidRPr="005208A0">
        <w:t>All-Cause Mortality in Patients Compliant with EVAR surveillance, versus Patients Non-Compliant with EVAR Surveillance</w:t>
      </w:r>
      <w:r w:rsidR="00F47570">
        <w:t xml:space="preserve"> (All centres vs </w:t>
      </w:r>
      <w:proofErr w:type="spellStart"/>
      <w:r w:rsidR="00F47570">
        <w:t>Centers</w:t>
      </w:r>
      <w:proofErr w:type="spellEnd"/>
      <w:r w:rsidR="00F47570">
        <w:t xml:space="preserve"> 1-8).</w:t>
      </w:r>
    </w:p>
    <w:p w14:paraId="7236565B" w14:textId="77777777" w:rsidR="006003E3" w:rsidRDefault="006003E3" w:rsidP="006003E3">
      <w:pPr>
        <w:spacing w:line="480" w:lineRule="auto"/>
        <w:jc w:val="both"/>
      </w:pPr>
    </w:p>
    <w:p w14:paraId="299BE66F" w14:textId="6A34257A" w:rsidR="006003E3" w:rsidRDefault="006003E3" w:rsidP="006003E3">
      <w:pPr>
        <w:spacing w:line="480" w:lineRule="auto"/>
        <w:jc w:val="both"/>
      </w:pPr>
      <w:r>
        <w:rPr>
          <w:b/>
        </w:rPr>
        <w:t>Appendix 3:</w:t>
      </w:r>
      <w:r w:rsidRPr="0008537D">
        <w:rPr>
          <w:b/>
        </w:rPr>
        <w:t xml:space="preserve"> </w:t>
      </w:r>
      <w:r>
        <w:t xml:space="preserve">Compliance for patients re-intervened within the study period vs patients without re-intervention. (all centres vs </w:t>
      </w:r>
      <w:proofErr w:type="spellStart"/>
      <w:r>
        <w:t>centers</w:t>
      </w:r>
      <w:proofErr w:type="spellEnd"/>
      <w:r>
        <w:t xml:space="preserve"> 1-8). </w:t>
      </w:r>
    </w:p>
    <w:p w14:paraId="2C74E559" w14:textId="331CAF73" w:rsidR="002D631B" w:rsidRDefault="002D631B" w:rsidP="00A7113A">
      <w:pPr>
        <w:spacing w:line="480" w:lineRule="auto"/>
        <w:jc w:val="both"/>
        <w:rPr>
          <w:b/>
        </w:rPr>
      </w:pPr>
    </w:p>
    <w:p w14:paraId="5DC68986" w14:textId="77777777" w:rsidR="006003E3" w:rsidRPr="00B7103E" w:rsidRDefault="006003E3" w:rsidP="006003E3">
      <w:pPr>
        <w:spacing w:line="480" w:lineRule="auto"/>
        <w:jc w:val="both"/>
        <w:rPr>
          <w:b/>
        </w:rPr>
      </w:pPr>
      <w:r w:rsidRPr="00B7103E">
        <w:rPr>
          <w:b/>
        </w:rPr>
        <w:t xml:space="preserve">Table S1: </w:t>
      </w:r>
      <w:r w:rsidRPr="005B4EB6">
        <w:rPr>
          <w:rFonts w:ascii="Times New Roman" w:hAnsi="Times New Roman"/>
        </w:rPr>
        <w:t>Surveillance programs at the enrolled centres</w:t>
      </w:r>
    </w:p>
    <w:p w14:paraId="6E83B02E" w14:textId="4CDAEC91" w:rsidR="006003E3" w:rsidRPr="004D1D19" w:rsidRDefault="006003E3" w:rsidP="00A7113A">
      <w:pPr>
        <w:spacing w:line="480" w:lineRule="auto"/>
        <w:jc w:val="both"/>
        <w:rPr>
          <w:b/>
        </w:rPr>
      </w:pPr>
    </w:p>
    <w:sectPr w:rsidR="006003E3" w:rsidRPr="004D1D19" w:rsidSect="00084CD9">
      <w:footerReference w:type="default" r:id="rId7"/>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DDFF4D" w14:textId="77777777" w:rsidR="009012D2" w:rsidRDefault="009012D2">
      <w:r>
        <w:separator/>
      </w:r>
    </w:p>
  </w:endnote>
  <w:endnote w:type="continuationSeparator" w:id="0">
    <w:p w14:paraId="6C635C07" w14:textId="77777777" w:rsidR="009012D2" w:rsidRDefault="009012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82320" w14:textId="77777777" w:rsidR="00AF2D9B" w:rsidRPr="00F17523" w:rsidRDefault="00AF2D9B" w:rsidP="00F175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2017B2" w14:textId="77777777" w:rsidR="009012D2" w:rsidRDefault="009012D2">
      <w:r>
        <w:separator/>
      </w:r>
    </w:p>
  </w:footnote>
  <w:footnote w:type="continuationSeparator" w:id="0">
    <w:p w14:paraId="533CE9AF" w14:textId="77777777" w:rsidR="009012D2" w:rsidRDefault="009012D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JVES&lt;/Style&gt;&lt;LeftDelim&gt;{&lt;/LeftDelim&gt;&lt;RightDelim&gt;}&lt;/RightDelim&gt;&lt;FontName&gt;Times&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eewppzefe9sf8ewxf5505di9vszt2xxv2pp&quot;&gt;My EndNote Library Matthew&lt;record-ids&gt;&lt;item&gt;541&lt;/item&gt;&lt;item&gt;686&lt;/item&gt;&lt;item&gt;773&lt;/item&gt;&lt;item&gt;779&lt;/item&gt;&lt;item&gt;1661&lt;/item&gt;&lt;item&gt;1668&lt;/item&gt;&lt;item&gt;3807&lt;/item&gt;&lt;item&gt;3810&lt;/item&gt;&lt;item&gt;3811&lt;/item&gt;&lt;item&gt;3813&lt;/item&gt;&lt;item&gt;3814&lt;/item&gt;&lt;item&gt;3815&lt;/item&gt;&lt;item&gt;3816&lt;/item&gt;&lt;item&gt;3818&lt;/item&gt;&lt;item&gt;3819&lt;/item&gt;&lt;item&gt;3820&lt;/item&gt;&lt;item&gt;3821&lt;/item&gt;&lt;item&gt;3822&lt;/item&gt;&lt;item&gt;3823&lt;/item&gt;&lt;item&gt;3824&lt;/item&gt;&lt;item&gt;3825&lt;/item&gt;&lt;item&gt;3826&lt;/item&gt;&lt;item&gt;3894&lt;/item&gt;&lt;item&gt;3906&lt;/item&gt;&lt;item&gt;4128&lt;/item&gt;&lt;item&gt;4136&lt;/item&gt;&lt;item&gt;4185&lt;/item&gt;&lt;item&gt;4204&lt;/item&gt;&lt;item&gt;4219&lt;/item&gt;&lt;item&gt;6018&lt;/item&gt;&lt;item&gt;6019&lt;/item&gt;&lt;item&gt;6020&lt;/item&gt;&lt;/record-ids&gt;&lt;/item&gt;&lt;/Libraries&gt;"/>
  </w:docVars>
  <w:rsids>
    <w:rsidRoot w:val="000074C0"/>
    <w:rsid w:val="00000D1C"/>
    <w:rsid w:val="00002E45"/>
    <w:rsid w:val="000044B3"/>
    <w:rsid w:val="000074C0"/>
    <w:rsid w:val="00007691"/>
    <w:rsid w:val="00007BB6"/>
    <w:rsid w:val="000116F4"/>
    <w:rsid w:val="000139F4"/>
    <w:rsid w:val="00015DDB"/>
    <w:rsid w:val="0002378D"/>
    <w:rsid w:val="0002660F"/>
    <w:rsid w:val="0003210D"/>
    <w:rsid w:val="00036DF1"/>
    <w:rsid w:val="00036F67"/>
    <w:rsid w:val="000372E5"/>
    <w:rsid w:val="000449AC"/>
    <w:rsid w:val="00045859"/>
    <w:rsid w:val="000469C6"/>
    <w:rsid w:val="00046CB7"/>
    <w:rsid w:val="0005026F"/>
    <w:rsid w:val="0005069A"/>
    <w:rsid w:val="0005553C"/>
    <w:rsid w:val="000678CD"/>
    <w:rsid w:val="000700BA"/>
    <w:rsid w:val="000722F5"/>
    <w:rsid w:val="00073D9F"/>
    <w:rsid w:val="00084CD9"/>
    <w:rsid w:val="0008537D"/>
    <w:rsid w:val="000919F7"/>
    <w:rsid w:val="00094ED7"/>
    <w:rsid w:val="000958FD"/>
    <w:rsid w:val="000A2596"/>
    <w:rsid w:val="000A31B8"/>
    <w:rsid w:val="000A4ABE"/>
    <w:rsid w:val="000A588B"/>
    <w:rsid w:val="000A726F"/>
    <w:rsid w:val="000B6D5F"/>
    <w:rsid w:val="000B6D92"/>
    <w:rsid w:val="000C4E9D"/>
    <w:rsid w:val="000C6075"/>
    <w:rsid w:val="000D1C6C"/>
    <w:rsid w:val="000D4615"/>
    <w:rsid w:val="000D4916"/>
    <w:rsid w:val="000E15F7"/>
    <w:rsid w:val="000E23F6"/>
    <w:rsid w:val="000E2F86"/>
    <w:rsid w:val="000E407D"/>
    <w:rsid w:val="000F1312"/>
    <w:rsid w:val="000F34D7"/>
    <w:rsid w:val="000F7416"/>
    <w:rsid w:val="00104ACF"/>
    <w:rsid w:val="001135F6"/>
    <w:rsid w:val="00124712"/>
    <w:rsid w:val="0013061A"/>
    <w:rsid w:val="0013401E"/>
    <w:rsid w:val="0013676B"/>
    <w:rsid w:val="001404F6"/>
    <w:rsid w:val="001577DB"/>
    <w:rsid w:val="00161936"/>
    <w:rsid w:val="00162D12"/>
    <w:rsid w:val="001722AF"/>
    <w:rsid w:val="00174BF5"/>
    <w:rsid w:val="001770FB"/>
    <w:rsid w:val="0019211B"/>
    <w:rsid w:val="001938CD"/>
    <w:rsid w:val="00196FE6"/>
    <w:rsid w:val="001A7043"/>
    <w:rsid w:val="001B09CF"/>
    <w:rsid w:val="001B7D6F"/>
    <w:rsid w:val="001C19F2"/>
    <w:rsid w:val="001C422D"/>
    <w:rsid w:val="001D0042"/>
    <w:rsid w:val="001D6185"/>
    <w:rsid w:val="00210A51"/>
    <w:rsid w:val="0021175A"/>
    <w:rsid w:val="0021272C"/>
    <w:rsid w:val="00213381"/>
    <w:rsid w:val="00217151"/>
    <w:rsid w:val="00226E0C"/>
    <w:rsid w:val="00233CE4"/>
    <w:rsid w:val="00240D66"/>
    <w:rsid w:val="002420FB"/>
    <w:rsid w:val="0024465F"/>
    <w:rsid w:val="00247320"/>
    <w:rsid w:val="00251343"/>
    <w:rsid w:val="00253537"/>
    <w:rsid w:val="00253A4E"/>
    <w:rsid w:val="0025589A"/>
    <w:rsid w:val="00261A41"/>
    <w:rsid w:val="002659AE"/>
    <w:rsid w:val="00270960"/>
    <w:rsid w:val="00280221"/>
    <w:rsid w:val="002910B9"/>
    <w:rsid w:val="00291C10"/>
    <w:rsid w:val="00292F40"/>
    <w:rsid w:val="0029363E"/>
    <w:rsid w:val="00295230"/>
    <w:rsid w:val="0029715F"/>
    <w:rsid w:val="002A1C43"/>
    <w:rsid w:val="002A35BA"/>
    <w:rsid w:val="002A3989"/>
    <w:rsid w:val="002A46A2"/>
    <w:rsid w:val="002B0476"/>
    <w:rsid w:val="002B1B15"/>
    <w:rsid w:val="002B3A6D"/>
    <w:rsid w:val="002C12AC"/>
    <w:rsid w:val="002C1A71"/>
    <w:rsid w:val="002D321C"/>
    <w:rsid w:val="002D631B"/>
    <w:rsid w:val="002E621C"/>
    <w:rsid w:val="002F3777"/>
    <w:rsid w:val="002F6FA6"/>
    <w:rsid w:val="0030329D"/>
    <w:rsid w:val="003074ED"/>
    <w:rsid w:val="003110A2"/>
    <w:rsid w:val="00313AE7"/>
    <w:rsid w:val="0032429A"/>
    <w:rsid w:val="003265D4"/>
    <w:rsid w:val="003269F8"/>
    <w:rsid w:val="00350371"/>
    <w:rsid w:val="003512F7"/>
    <w:rsid w:val="00361056"/>
    <w:rsid w:val="003657DE"/>
    <w:rsid w:val="003707B9"/>
    <w:rsid w:val="00376089"/>
    <w:rsid w:val="003819EC"/>
    <w:rsid w:val="00381E6B"/>
    <w:rsid w:val="00385C78"/>
    <w:rsid w:val="0039236B"/>
    <w:rsid w:val="00395255"/>
    <w:rsid w:val="003A0A24"/>
    <w:rsid w:val="003A1FD8"/>
    <w:rsid w:val="003A4D5B"/>
    <w:rsid w:val="003B4687"/>
    <w:rsid w:val="003B5280"/>
    <w:rsid w:val="003C2912"/>
    <w:rsid w:val="003E01C5"/>
    <w:rsid w:val="003E276E"/>
    <w:rsid w:val="003E3235"/>
    <w:rsid w:val="003F2174"/>
    <w:rsid w:val="003F78D2"/>
    <w:rsid w:val="00400284"/>
    <w:rsid w:val="00401DC9"/>
    <w:rsid w:val="0040662E"/>
    <w:rsid w:val="00413C26"/>
    <w:rsid w:val="0041776E"/>
    <w:rsid w:val="004210BB"/>
    <w:rsid w:val="0042121B"/>
    <w:rsid w:val="00427850"/>
    <w:rsid w:val="00434F27"/>
    <w:rsid w:val="004407F6"/>
    <w:rsid w:val="00451409"/>
    <w:rsid w:val="004606FA"/>
    <w:rsid w:val="00476CAA"/>
    <w:rsid w:val="004849C9"/>
    <w:rsid w:val="00490578"/>
    <w:rsid w:val="0049402B"/>
    <w:rsid w:val="004979D9"/>
    <w:rsid w:val="004A223C"/>
    <w:rsid w:val="004A3718"/>
    <w:rsid w:val="004A6142"/>
    <w:rsid w:val="004A6C9A"/>
    <w:rsid w:val="004B0867"/>
    <w:rsid w:val="004B0D23"/>
    <w:rsid w:val="004B1269"/>
    <w:rsid w:val="004B6828"/>
    <w:rsid w:val="004C2F7D"/>
    <w:rsid w:val="004C7116"/>
    <w:rsid w:val="004D1D19"/>
    <w:rsid w:val="004D6F78"/>
    <w:rsid w:val="004E237D"/>
    <w:rsid w:val="004E3CDE"/>
    <w:rsid w:val="004E6FB7"/>
    <w:rsid w:val="004F5D66"/>
    <w:rsid w:val="005007D5"/>
    <w:rsid w:val="0050636D"/>
    <w:rsid w:val="005069BD"/>
    <w:rsid w:val="005130F4"/>
    <w:rsid w:val="005143E2"/>
    <w:rsid w:val="005208A0"/>
    <w:rsid w:val="00521CE0"/>
    <w:rsid w:val="00526674"/>
    <w:rsid w:val="00531577"/>
    <w:rsid w:val="0053448E"/>
    <w:rsid w:val="0053783A"/>
    <w:rsid w:val="005459DF"/>
    <w:rsid w:val="00550A5A"/>
    <w:rsid w:val="0055221D"/>
    <w:rsid w:val="00553B08"/>
    <w:rsid w:val="005551DA"/>
    <w:rsid w:val="00555BE7"/>
    <w:rsid w:val="0056114F"/>
    <w:rsid w:val="00567302"/>
    <w:rsid w:val="005715DA"/>
    <w:rsid w:val="00574134"/>
    <w:rsid w:val="005766FE"/>
    <w:rsid w:val="00587C2A"/>
    <w:rsid w:val="00592E1C"/>
    <w:rsid w:val="00594698"/>
    <w:rsid w:val="005960A6"/>
    <w:rsid w:val="005A3080"/>
    <w:rsid w:val="005A30AE"/>
    <w:rsid w:val="005B06C3"/>
    <w:rsid w:val="005B50E0"/>
    <w:rsid w:val="005C3140"/>
    <w:rsid w:val="005C5116"/>
    <w:rsid w:val="005D26E1"/>
    <w:rsid w:val="005D798E"/>
    <w:rsid w:val="005E0DCD"/>
    <w:rsid w:val="005E1109"/>
    <w:rsid w:val="005E1FC0"/>
    <w:rsid w:val="005E365A"/>
    <w:rsid w:val="005E588B"/>
    <w:rsid w:val="005E5E84"/>
    <w:rsid w:val="005F36A6"/>
    <w:rsid w:val="006003E3"/>
    <w:rsid w:val="006054E7"/>
    <w:rsid w:val="00610F0B"/>
    <w:rsid w:val="0061560C"/>
    <w:rsid w:val="00630D11"/>
    <w:rsid w:val="00632760"/>
    <w:rsid w:val="006402B9"/>
    <w:rsid w:val="00643BAD"/>
    <w:rsid w:val="00644ED9"/>
    <w:rsid w:val="00645CD9"/>
    <w:rsid w:val="006568F3"/>
    <w:rsid w:val="006600C1"/>
    <w:rsid w:val="00660E75"/>
    <w:rsid w:val="00663470"/>
    <w:rsid w:val="006650E3"/>
    <w:rsid w:val="006679E5"/>
    <w:rsid w:val="00673ED9"/>
    <w:rsid w:val="0067738D"/>
    <w:rsid w:val="00684AF2"/>
    <w:rsid w:val="00693EF9"/>
    <w:rsid w:val="006A42B5"/>
    <w:rsid w:val="006A55A0"/>
    <w:rsid w:val="006B04BB"/>
    <w:rsid w:val="006B0C75"/>
    <w:rsid w:val="006B167B"/>
    <w:rsid w:val="006B20C6"/>
    <w:rsid w:val="006B47D9"/>
    <w:rsid w:val="006B71CE"/>
    <w:rsid w:val="006C395D"/>
    <w:rsid w:val="006C514A"/>
    <w:rsid w:val="006C7363"/>
    <w:rsid w:val="006D1E6D"/>
    <w:rsid w:val="006D35BD"/>
    <w:rsid w:val="006D3EF7"/>
    <w:rsid w:val="006D596F"/>
    <w:rsid w:val="006E3D9E"/>
    <w:rsid w:val="006F3414"/>
    <w:rsid w:val="006F4F3F"/>
    <w:rsid w:val="0070513D"/>
    <w:rsid w:val="00713E2B"/>
    <w:rsid w:val="00720D79"/>
    <w:rsid w:val="00724D2B"/>
    <w:rsid w:val="0073415C"/>
    <w:rsid w:val="00734D12"/>
    <w:rsid w:val="00736A48"/>
    <w:rsid w:val="00737C04"/>
    <w:rsid w:val="00744301"/>
    <w:rsid w:val="00745C8D"/>
    <w:rsid w:val="00745E00"/>
    <w:rsid w:val="007503A7"/>
    <w:rsid w:val="00763A91"/>
    <w:rsid w:val="0076629C"/>
    <w:rsid w:val="00774961"/>
    <w:rsid w:val="007914CC"/>
    <w:rsid w:val="0079792B"/>
    <w:rsid w:val="007B30DC"/>
    <w:rsid w:val="007B3EDA"/>
    <w:rsid w:val="007B5364"/>
    <w:rsid w:val="007C156B"/>
    <w:rsid w:val="007C339A"/>
    <w:rsid w:val="007C5BF6"/>
    <w:rsid w:val="007C626F"/>
    <w:rsid w:val="007D0D1B"/>
    <w:rsid w:val="007D42DB"/>
    <w:rsid w:val="007D6AAB"/>
    <w:rsid w:val="007D78E5"/>
    <w:rsid w:val="007E48C4"/>
    <w:rsid w:val="007F54AF"/>
    <w:rsid w:val="0080420C"/>
    <w:rsid w:val="00811AEC"/>
    <w:rsid w:val="00811CBF"/>
    <w:rsid w:val="00817A03"/>
    <w:rsid w:val="00822757"/>
    <w:rsid w:val="0082689B"/>
    <w:rsid w:val="0083510D"/>
    <w:rsid w:val="00855411"/>
    <w:rsid w:val="008606D8"/>
    <w:rsid w:val="00865A8D"/>
    <w:rsid w:val="00893E23"/>
    <w:rsid w:val="0089668D"/>
    <w:rsid w:val="008B04BA"/>
    <w:rsid w:val="008B3583"/>
    <w:rsid w:val="008C1338"/>
    <w:rsid w:val="008C509D"/>
    <w:rsid w:val="008D0973"/>
    <w:rsid w:val="008D0BC6"/>
    <w:rsid w:val="008D2C07"/>
    <w:rsid w:val="008F0FC8"/>
    <w:rsid w:val="008F5246"/>
    <w:rsid w:val="008F65E8"/>
    <w:rsid w:val="009012D2"/>
    <w:rsid w:val="0090508D"/>
    <w:rsid w:val="00906BC7"/>
    <w:rsid w:val="0091568D"/>
    <w:rsid w:val="009178EC"/>
    <w:rsid w:val="009311C8"/>
    <w:rsid w:val="0093570E"/>
    <w:rsid w:val="00943349"/>
    <w:rsid w:val="00951ED0"/>
    <w:rsid w:val="00960D4B"/>
    <w:rsid w:val="00962EF2"/>
    <w:rsid w:val="009645A5"/>
    <w:rsid w:val="00966950"/>
    <w:rsid w:val="00971B31"/>
    <w:rsid w:val="0098339B"/>
    <w:rsid w:val="00985623"/>
    <w:rsid w:val="009929EE"/>
    <w:rsid w:val="009A36CF"/>
    <w:rsid w:val="009A3BFD"/>
    <w:rsid w:val="009B0415"/>
    <w:rsid w:val="009B0771"/>
    <w:rsid w:val="009C0762"/>
    <w:rsid w:val="009C5717"/>
    <w:rsid w:val="009C7BB1"/>
    <w:rsid w:val="009D1906"/>
    <w:rsid w:val="009D26CD"/>
    <w:rsid w:val="009E1201"/>
    <w:rsid w:val="009E5FC2"/>
    <w:rsid w:val="009E6DD1"/>
    <w:rsid w:val="009E7F01"/>
    <w:rsid w:val="009F4E11"/>
    <w:rsid w:val="009F513B"/>
    <w:rsid w:val="00A03ACB"/>
    <w:rsid w:val="00A1367C"/>
    <w:rsid w:val="00A14526"/>
    <w:rsid w:val="00A17697"/>
    <w:rsid w:val="00A24688"/>
    <w:rsid w:val="00A277AD"/>
    <w:rsid w:val="00A3128F"/>
    <w:rsid w:val="00A315B6"/>
    <w:rsid w:val="00A33CE6"/>
    <w:rsid w:val="00A41A7B"/>
    <w:rsid w:val="00A53E8E"/>
    <w:rsid w:val="00A54A6E"/>
    <w:rsid w:val="00A570B2"/>
    <w:rsid w:val="00A60B9F"/>
    <w:rsid w:val="00A647BF"/>
    <w:rsid w:val="00A671A8"/>
    <w:rsid w:val="00A7113A"/>
    <w:rsid w:val="00A823D0"/>
    <w:rsid w:val="00A86E02"/>
    <w:rsid w:val="00A920CF"/>
    <w:rsid w:val="00A93FB7"/>
    <w:rsid w:val="00A95A2E"/>
    <w:rsid w:val="00A968C1"/>
    <w:rsid w:val="00AA1C04"/>
    <w:rsid w:val="00AA5159"/>
    <w:rsid w:val="00AB2344"/>
    <w:rsid w:val="00AB73B0"/>
    <w:rsid w:val="00AC0AEA"/>
    <w:rsid w:val="00AC60E1"/>
    <w:rsid w:val="00AD0789"/>
    <w:rsid w:val="00AD4C13"/>
    <w:rsid w:val="00AD6128"/>
    <w:rsid w:val="00AE0CBC"/>
    <w:rsid w:val="00AF2D9B"/>
    <w:rsid w:val="00AF56F6"/>
    <w:rsid w:val="00B05227"/>
    <w:rsid w:val="00B1247D"/>
    <w:rsid w:val="00B2774A"/>
    <w:rsid w:val="00B27781"/>
    <w:rsid w:val="00B37048"/>
    <w:rsid w:val="00B51CC5"/>
    <w:rsid w:val="00B5289C"/>
    <w:rsid w:val="00B53034"/>
    <w:rsid w:val="00B55B3A"/>
    <w:rsid w:val="00B65511"/>
    <w:rsid w:val="00B7103E"/>
    <w:rsid w:val="00B7157F"/>
    <w:rsid w:val="00B7234C"/>
    <w:rsid w:val="00B739DA"/>
    <w:rsid w:val="00B73C92"/>
    <w:rsid w:val="00B77B95"/>
    <w:rsid w:val="00B81871"/>
    <w:rsid w:val="00B81CFC"/>
    <w:rsid w:val="00B8489E"/>
    <w:rsid w:val="00B872E4"/>
    <w:rsid w:val="00B876CC"/>
    <w:rsid w:val="00B96F9E"/>
    <w:rsid w:val="00BA06D8"/>
    <w:rsid w:val="00BA5362"/>
    <w:rsid w:val="00BB62F0"/>
    <w:rsid w:val="00BB742C"/>
    <w:rsid w:val="00BD19E9"/>
    <w:rsid w:val="00BD25D3"/>
    <w:rsid w:val="00BE06E3"/>
    <w:rsid w:val="00BE71D6"/>
    <w:rsid w:val="00BF36ED"/>
    <w:rsid w:val="00C007F1"/>
    <w:rsid w:val="00C0126D"/>
    <w:rsid w:val="00C0196C"/>
    <w:rsid w:val="00C07102"/>
    <w:rsid w:val="00C17376"/>
    <w:rsid w:val="00C202D9"/>
    <w:rsid w:val="00C208EC"/>
    <w:rsid w:val="00C21EA4"/>
    <w:rsid w:val="00C33783"/>
    <w:rsid w:val="00C46400"/>
    <w:rsid w:val="00C508C6"/>
    <w:rsid w:val="00C53057"/>
    <w:rsid w:val="00C57034"/>
    <w:rsid w:val="00C60B7D"/>
    <w:rsid w:val="00C6395C"/>
    <w:rsid w:val="00C85390"/>
    <w:rsid w:val="00C87DD2"/>
    <w:rsid w:val="00C9365A"/>
    <w:rsid w:val="00C96B4B"/>
    <w:rsid w:val="00CA4DEF"/>
    <w:rsid w:val="00CA702D"/>
    <w:rsid w:val="00CB0C89"/>
    <w:rsid w:val="00CB1C76"/>
    <w:rsid w:val="00CB2B9D"/>
    <w:rsid w:val="00CB2F8F"/>
    <w:rsid w:val="00CC25A3"/>
    <w:rsid w:val="00CC266F"/>
    <w:rsid w:val="00CC6941"/>
    <w:rsid w:val="00CE0A5D"/>
    <w:rsid w:val="00CE17D3"/>
    <w:rsid w:val="00CE25C9"/>
    <w:rsid w:val="00CE2EFB"/>
    <w:rsid w:val="00CE41A7"/>
    <w:rsid w:val="00CE6102"/>
    <w:rsid w:val="00CE77EF"/>
    <w:rsid w:val="00CF3C8B"/>
    <w:rsid w:val="00D01F0A"/>
    <w:rsid w:val="00D11153"/>
    <w:rsid w:val="00D12CEF"/>
    <w:rsid w:val="00D21BEB"/>
    <w:rsid w:val="00D226DD"/>
    <w:rsid w:val="00D22E8E"/>
    <w:rsid w:val="00D365A7"/>
    <w:rsid w:val="00D43B43"/>
    <w:rsid w:val="00D5425B"/>
    <w:rsid w:val="00D569AB"/>
    <w:rsid w:val="00D57DD1"/>
    <w:rsid w:val="00D647E9"/>
    <w:rsid w:val="00D66A12"/>
    <w:rsid w:val="00D702FD"/>
    <w:rsid w:val="00D70E14"/>
    <w:rsid w:val="00D71B10"/>
    <w:rsid w:val="00D73C09"/>
    <w:rsid w:val="00D81FA2"/>
    <w:rsid w:val="00D90BAB"/>
    <w:rsid w:val="00D92845"/>
    <w:rsid w:val="00D94A7E"/>
    <w:rsid w:val="00D97779"/>
    <w:rsid w:val="00DA0F35"/>
    <w:rsid w:val="00DA4CFA"/>
    <w:rsid w:val="00DA6F31"/>
    <w:rsid w:val="00DB4B81"/>
    <w:rsid w:val="00DC26EC"/>
    <w:rsid w:val="00DD1AAE"/>
    <w:rsid w:val="00DD714D"/>
    <w:rsid w:val="00DD71B9"/>
    <w:rsid w:val="00DD7BD5"/>
    <w:rsid w:val="00DE1CA6"/>
    <w:rsid w:val="00DE6975"/>
    <w:rsid w:val="00DE6A0B"/>
    <w:rsid w:val="00DF4026"/>
    <w:rsid w:val="00DF4EC3"/>
    <w:rsid w:val="00DF51D5"/>
    <w:rsid w:val="00DF524F"/>
    <w:rsid w:val="00E06632"/>
    <w:rsid w:val="00E14E9A"/>
    <w:rsid w:val="00E1618C"/>
    <w:rsid w:val="00E2344D"/>
    <w:rsid w:val="00E310DD"/>
    <w:rsid w:val="00E31554"/>
    <w:rsid w:val="00E31934"/>
    <w:rsid w:val="00E347BD"/>
    <w:rsid w:val="00E37C37"/>
    <w:rsid w:val="00E533F0"/>
    <w:rsid w:val="00E553F4"/>
    <w:rsid w:val="00E5733E"/>
    <w:rsid w:val="00E64891"/>
    <w:rsid w:val="00E6544A"/>
    <w:rsid w:val="00E73587"/>
    <w:rsid w:val="00E742AD"/>
    <w:rsid w:val="00E74928"/>
    <w:rsid w:val="00E74D8C"/>
    <w:rsid w:val="00E80F30"/>
    <w:rsid w:val="00E8420D"/>
    <w:rsid w:val="00E86898"/>
    <w:rsid w:val="00E95D82"/>
    <w:rsid w:val="00EA05DB"/>
    <w:rsid w:val="00EA3FA9"/>
    <w:rsid w:val="00EA4D94"/>
    <w:rsid w:val="00EA657F"/>
    <w:rsid w:val="00EA65A0"/>
    <w:rsid w:val="00EC06CC"/>
    <w:rsid w:val="00ED72DA"/>
    <w:rsid w:val="00ED7A9D"/>
    <w:rsid w:val="00EE011A"/>
    <w:rsid w:val="00EE153E"/>
    <w:rsid w:val="00EE1920"/>
    <w:rsid w:val="00EE2992"/>
    <w:rsid w:val="00EE316B"/>
    <w:rsid w:val="00EE67CC"/>
    <w:rsid w:val="00EF04AE"/>
    <w:rsid w:val="00EF22A6"/>
    <w:rsid w:val="00EF4121"/>
    <w:rsid w:val="00F17180"/>
    <w:rsid w:val="00F17523"/>
    <w:rsid w:val="00F2088C"/>
    <w:rsid w:val="00F310CD"/>
    <w:rsid w:val="00F331CB"/>
    <w:rsid w:val="00F34FDE"/>
    <w:rsid w:val="00F433C1"/>
    <w:rsid w:val="00F4601E"/>
    <w:rsid w:val="00F47570"/>
    <w:rsid w:val="00F50703"/>
    <w:rsid w:val="00F52296"/>
    <w:rsid w:val="00F67A6E"/>
    <w:rsid w:val="00F67CB4"/>
    <w:rsid w:val="00F816A5"/>
    <w:rsid w:val="00F901B2"/>
    <w:rsid w:val="00F915EE"/>
    <w:rsid w:val="00F92206"/>
    <w:rsid w:val="00F978D1"/>
    <w:rsid w:val="00FA0705"/>
    <w:rsid w:val="00FB0226"/>
    <w:rsid w:val="00FB0C4E"/>
    <w:rsid w:val="00FB3A78"/>
    <w:rsid w:val="00FB773B"/>
    <w:rsid w:val="00FC1364"/>
    <w:rsid w:val="00FD16C4"/>
    <w:rsid w:val="00FD2DE3"/>
    <w:rsid w:val="00FD3C57"/>
    <w:rsid w:val="00FD4716"/>
    <w:rsid w:val="00FD6C28"/>
    <w:rsid w:val="00FE1668"/>
    <w:rsid w:val="00FF0012"/>
    <w:rsid w:val="00FF1281"/>
    <w:rsid w:val="00FF148A"/>
    <w:rsid w:val="00FF1D57"/>
    <w:rsid w:val="00FF5880"/>
    <w:rsid w:val="00FF78F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E00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979D9"/>
    <w:rPr>
      <w:rFonts w:ascii="Times" w:hAnsi="Times"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0074C0"/>
    <w:rPr>
      <w:color w:val="0000D4"/>
      <w:u w:val="single"/>
    </w:rPr>
  </w:style>
  <w:style w:type="paragraph" w:styleId="Footer">
    <w:name w:val="footer"/>
    <w:basedOn w:val="Normal"/>
    <w:link w:val="FooterChar"/>
    <w:uiPriority w:val="99"/>
    <w:rsid w:val="000074C0"/>
    <w:pPr>
      <w:tabs>
        <w:tab w:val="center" w:pos="4320"/>
        <w:tab w:val="right" w:pos="8640"/>
      </w:tabs>
    </w:pPr>
    <w:rPr>
      <w:rFonts w:eastAsia="Times New Roman"/>
      <w:lang w:eastAsia="en-GB"/>
    </w:rPr>
  </w:style>
  <w:style w:type="character" w:customStyle="1" w:styleId="FooterChar">
    <w:name w:val="Footer Char"/>
    <w:basedOn w:val="DefaultParagraphFont"/>
    <w:link w:val="Footer"/>
    <w:uiPriority w:val="99"/>
    <w:rsid w:val="000074C0"/>
    <w:rPr>
      <w:rFonts w:ascii="Times New Roman" w:eastAsia="Times New Roman" w:hAnsi="Times New Roman" w:cs="Times New Roman"/>
      <w:lang w:val="en-GB" w:eastAsia="en-GB"/>
    </w:rPr>
  </w:style>
  <w:style w:type="character" w:styleId="PageNumber">
    <w:name w:val="page number"/>
    <w:basedOn w:val="DefaultParagraphFont"/>
    <w:uiPriority w:val="99"/>
    <w:rsid w:val="000074C0"/>
  </w:style>
  <w:style w:type="character" w:styleId="FollowedHyperlink">
    <w:name w:val="FollowedHyperlink"/>
    <w:basedOn w:val="DefaultParagraphFont"/>
    <w:uiPriority w:val="99"/>
    <w:semiHidden/>
    <w:unhideWhenUsed/>
    <w:rsid w:val="000A726F"/>
    <w:rPr>
      <w:color w:val="800080" w:themeColor="followedHyperlink"/>
      <w:u w:val="single"/>
    </w:rPr>
  </w:style>
  <w:style w:type="paragraph" w:customStyle="1" w:styleId="EndNoteBibliographyTitle">
    <w:name w:val="EndNote Bibliography Title"/>
    <w:basedOn w:val="Normal"/>
    <w:rsid w:val="000A726F"/>
    <w:pPr>
      <w:jc w:val="center"/>
    </w:pPr>
    <w:rPr>
      <w:rFonts w:eastAsia="Times New Roman" w:cs="Times"/>
      <w:lang w:eastAsia="en-GB"/>
    </w:rPr>
  </w:style>
  <w:style w:type="paragraph" w:customStyle="1" w:styleId="EndNoteBibliography">
    <w:name w:val="EndNote Bibliography"/>
    <w:basedOn w:val="Normal"/>
    <w:rsid w:val="000A726F"/>
    <w:pPr>
      <w:spacing w:line="480" w:lineRule="auto"/>
    </w:pPr>
    <w:rPr>
      <w:rFonts w:eastAsia="Times New Roman" w:cs="Times"/>
      <w:lang w:eastAsia="en-GB"/>
    </w:rPr>
  </w:style>
  <w:style w:type="character" w:styleId="CommentReference">
    <w:name w:val="annotation reference"/>
    <w:basedOn w:val="DefaultParagraphFont"/>
    <w:uiPriority w:val="99"/>
    <w:semiHidden/>
    <w:unhideWhenUsed/>
    <w:rsid w:val="00A823D0"/>
    <w:rPr>
      <w:sz w:val="18"/>
      <w:szCs w:val="18"/>
    </w:rPr>
  </w:style>
  <w:style w:type="paragraph" w:styleId="CommentText">
    <w:name w:val="annotation text"/>
    <w:basedOn w:val="Normal"/>
    <w:link w:val="CommentTextChar"/>
    <w:uiPriority w:val="99"/>
    <w:semiHidden/>
    <w:unhideWhenUsed/>
    <w:rsid w:val="00A823D0"/>
    <w:rPr>
      <w:rFonts w:eastAsia="Times New Roman"/>
      <w:lang w:eastAsia="en-GB"/>
    </w:rPr>
  </w:style>
  <w:style w:type="character" w:customStyle="1" w:styleId="CommentTextChar">
    <w:name w:val="Comment Text Char"/>
    <w:basedOn w:val="DefaultParagraphFont"/>
    <w:link w:val="CommentText"/>
    <w:uiPriority w:val="99"/>
    <w:semiHidden/>
    <w:rsid w:val="00A823D0"/>
    <w:rPr>
      <w:rFonts w:ascii="Times New Roman" w:eastAsia="Times New Roman" w:hAnsi="Times New Roman" w:cs="Times New Roman"/>
      <w:lang w:val="en-GB" w:eastAsia="en-GB"/>
    </w:rPr>
  </w:style>
  <w:style w:type="paragraph" w:styleId="CommentSubject">
    <w:name w:val="annotation subject"/>
    <w:basedOn w:val="CommentText"/>
    <w:next w:val="CommentText"/>
    <w:link w:val="CommentSubjectChar"/>
    <w:uiPriority w:val="99"/>
    <w:semiHidden/>
    <w:unhideWhenUsed/>
    <w:rsid w:val="00A823D0"/>
    <w:rPr>
      <w:b/>
      <w:bCs/>
      <w:sz w:val="20"/>
      <w:szCs w:val="20"/>
    </w:rPr>
  </w:style>
  <w:style w:type="character" w:customStyle="1" w:styleId="CommentSubjectChar">
    <w:name w:val="Comment Subject Char"/>
    <w:basedOn w:val="CommentTextChar"/>
    <w:link w:val="CommentSubject"/>
    <w:uiPriority w:val="99"/>
    <w:semiHidden/>
    <w:rsid w:val="00A823D0"/>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uiPriority w:val="99"/>
    <w:semiHidden/>
    <w:unhideWhenUsed/>
    <w:rsid w:val="00A823D0"/>
    <w:rPr>
      <w:rFonts w:ascii="Lucida Grande" w:eastAsia="Times New Roman" w:hAnsi="Lucida Grande" w:cs="Lucida Grande"/>
      <w:sz w:val="18"/>
      <w:szCs w:val="18"/>
      <w:lang w:eastAsia="en-GB"/>
    </w:rPr>
  </w:style>
  <w:style w:type="character" w:customStyle="1" w:styleId="BalloonTextChar">
    <w:name w:val="Balloon Text Char"/>
    <w:basedOn w:val="DefaultParagraphFont"/>
    <w:link w:val="BalloonText"/>
    <w:uiPriority w:val="99"/>
    <w:semiHidden/>
    <w:rsid w:val="00A823D0"/>
    <w:rPr>
      <w:rFonts w:ascii="Lucida Grande" w:eastAsia="Times New Roman" w:hAnsi="Lucida Grande" w:cs="Lucida Grande"/>
      <w:sz w:val="18"/>
      <w:szCs w:val="18"/>
      <w:lang w:val="en-GB" w:eastAsia="en-GB"/>
    </w:rPr>
  </w:style>
  <w:style w:type="character" w:styleId="Emphasis">
    <w:name w:val="Emphasis"/>
    <w:basedOn w:val="DefaultParagraphFont"/>
    <w:uiPriority w:val="20"/>
    <w:qFormat/>
    <w:rsid w:val="0089668D"/>
    <w:rPr>
      <w:i/>
      <w:iCs/>
    </w:rPr>
  </w:style>
  <w:style w:type="table" w:styleId="TableGrid">
    <w:name w:val="Table Grid"/>
    <w:basedOn w:val="TableNormal"/>
    <w:uiPriority w:val="59"/>
    <w:rsid w:val="00645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901B2"/>
  </w:style>
  <w:style w:type="paragraph" w:styleId="Header">
    <w:name w:val="header"/>
    <w:basedOn w:val="Normal"/>
    <w:link w:val="HeaderChar"/>
    <w:uiPriority w:val="99"/>
    <w:unhideWhenUsed/>
    <w:rsid w:val="00F17523"/>
    <w:pPr>
      <w:tabs>
        <w:tab w:val="center" w:pos="4513"/>
        <w:tab w:val="right" w:pos="9026"/>
      </w:tabs>
    </w:pPr>
  </w:style>
  <w:style w:type="character" w:customStyle="1" w:styleId="HeaderChar">
    <w:name w:val="Header Char"/>
    <w:basedOn w:val="DefaultParagraphFont"/>
    <w:link w:val="Header"/>
    <w:uiPriority w:val="99"/>
    <w:rsid w:val="00F17523"/>
    <w:rPr>
      <w:rFonts w:ascii="Times New Roman" w:hAnsi="Times New Roman" w:cs="Times New Roman"/>
    </w:rPr>
  </w:style>
  <w:style w:type="character" w:customStyle="1" w:styleId="il">
    <w:name w:val="il"/>
    <w:basedOn w:val="DefaultParagraphFont"/>
    <w:rsid w:val="00217151"/>
  </w:style>
  <w:style w:type="character" w:styleId="UnresolvedMention">
    <w:name w:val="Unresolved Mention"/>
    <w:basedOn w:val="DefaultParagraphFont"/>
    <w:uiPriority w:val="99"/>
    <w:rsid w:val="006B04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67934">
      <w:bodyDiv w:val="1"/>
      <w:marLeft w:val="0"/>
      <w:marRight w:val="0"/>
      <w:marTop w:val="0"/>
      <w:marBottom w:val="0"/>
      <w:divBdr>
        <w:top w:val="none" w:sz="0" w:space="0" w:color="auto"/>
        <w:left w:val="none" w:sz="0" w:space="0" w:color="auto"/>
        <w:bottom w:val="none" w:sz="0" w:space="0" w:color="auto"/>
        <w:right w:val="none" w:sz="0" w:space="0" w:color="auto"/>
      </w:divBdr>
    </w:div>
    <w:div w:id="58405301">
      <w:bodyDiv w:val="1"/>
      <w:marLeft w:val="0"/>
      <w:marRight w:val="0"/>
      <w:marTop w:val="0"/>
      <w:marBottom w:val="0"/>
      <w:divBdr>
        <w:top w:val="none" w:sz="0" w:space="0" w:color="auto"/>
        <w:left w:val="none" w:sz="0" w:space="0" w:color="auto"/>
        <w:bottom w:val="none" w:sz="0" w:space="0" w:color="auto"/>
        <w:right w:val="none" w:sz="0" w:space="0" w:color="auto"/>
      </w:divBdr>
    </w:div>
    <w:div w:id="484930754">
      <w:bodyDiv w:val="1"/>
      <w:marLeft w:val="0"/>
      <w:marRight w:val="0"/>
      <w:marTop w:val="0"/>
      <w:marBottom w:val="0"/>
      <w:divBdr>
        <w:top w:val="none" w:sz="0" w:space="0" w:color="auto"/>
        <w:left w:val="none" w:sz="0" w:space="0" w:color="auto"/>
        <w:bottom w:val="none" w:sz="0" w:space="0" w:color="auto"/>
        <w:right w:val="none" w:sz="0" w:space="0" w:color="auto"/>
      </w:divBdr>
    </w:div>
    <w:div w:id="1418019075">
      <w:bodyDiv w:val="1"/>
      <w:marLeft w:val="0"/>
      <w:marRight w:val="0"/>
      <w:marTop w:val="0"/>
      <w:marBottom w:val="0"/>
      <w:divBdr>
        <w:top w:val="none" w:sz="0" w:space="0" w:color="auto"/>
        <w:left w:val="none" w:sz="0" w:space="0" w:color="auto"/>
        <w:bottom w:val="none" w:sz="0" w:space="0" w:color="auto"/>
        <w:right w:val="none" w:sz="0" w:space="0" w:color="auto"/>
      </w:divBdr>
    </w:div>
    <w:div w:id="17291830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B4930C-D6B0-4C4B-9CED-2EFE4D38C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7189</Words>
  <Characters>40979</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807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16T15:43:00Z</dcterms:created>
  <dcterms:modified xsi:type="dcterms:W3CDTF">2020-12-16T15:43:00Z</dcterms:modified>
  <cp:category/>
</cp:coreProperties>
</file>